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0737" w:rsidRPr="00BE7705" w:rsidRDefault="00E80737" w:rsidP="00E80737">
      <w:pPr>
        <w:rPr>
          <w:rFonts w:ascii="Times New Roman" w:hAnsi="Times New Roman"/>
          <w:b/>
        </w:rPr>
      </w:pPr>
      <w:r w:rsidRPr="00BE7705">
        <w:rPr>
          <w:rFonts w:ascii="Times New Roman" w:hAnsi="Times New Roman"/>
          <w:b/>
        </w:rPr>
        <w:t xml:space="preserve">Table </w:t>
      </w:r>
      <w:r w:rsidR="00F361FF">
        <w:rPr>
          <w:rFonts w:ascii="Times New Roman" w:hAnsi="Times New Roman"/>
          <w:b/>
        </w:rPr>
        <w:t>S</w:t>
      </w:r>
      <w:r w:rsidRPr="00BE7705">
        <w:rPr>
          <w:rFonts w:ascii="Times New Roman" w:hAnsi="Times New Roman"/>
          <w:b/>
        </w:rPr>
        <w:t xml:space="preserve">2. Power to detect associations with the known risk variants in African American. </w:t>
      </w:r>
    </w:p>
    <w:tbl>
      <w:tblPr>
        <w:tblpPr w:leftFromText="180" w:rightFromText="180" w:vertAnchor="text" w:horzAnchor="margin" w:tblpX="108" w:tblpY="84"/>
        <w:tblW w:w="111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1998"/>
        <w:gridCol w:w="2610"/>
        <w:gridCol w:w="2880"/>
        <w:gridCol w:w="1662"/>
        <w:gridCol w:w="2028"/>
      </w:tblGrid>
      <w:tr w:rsidR="00E80737" w:rsidRPr="00B11360" w:rsidTr="00BE14BB">
        <w:tc>
          <w:tcPr>
            <w:tcW w:w="1998" w:type="dxa"/>
          </w:tcPr>
          <w:p w:rsidR="00E80737" w:rsidRPr="00B11360" w:rsidRDefault="00A46DDE" w:rsidP="006B7FD6">
            <w:pPr>
              <w:pStyle w:val="NoSpacing"/>
              <w:rPr>
                <w:rFonts w:ascii="Times New Roman" w:hAnsi="Times New Roman"/>
                <w:b/>
              </w:rPr>
            </w:pPr>
            <w:r w:rsidRPr="00B11360">
              <w:rPr>
                <w:rFonts w:ascii="Times New Roman" w:hAnsi="Times New Roman"/>
                <w:b/>
              </w:rPr>
              <w:t>Chr</w:t>
            </w:r>
            <w:r w:rsidR="00E80737" w:rsidRPr="00B11360">
              <w:rPr>
                <w:rFonts w:ascii="Times New Roman" w:hAnsi="Times New Roman"/>
                <w:b/>
              </w:rPr>
              <w:t xml:space="preserve">, Index SNP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b/>
                <w:vertAlign w:val="superscript"/>
              </w:rPr>
            </w:pPr>
            <w:r w:rsidRPr="00B11360">
              <w:rPr>
                <w:rFonts w:ascii="Times New Roman" w:hAnsi="Times New Roman"/>
                <w:b/>
              </w:rPr>
              <w:t>Reported OR (per allele)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b/>
              </w:rPr>
            </w:pPr>
            <w:r w:rsidRPr="00B11360">
              <w:rPr>
                <w:rFonts w:ascii="Times New Roman" w:hAnsi="Times New Roman"/>
                <w:b/>
              </w:rPr>
              <w:t>RAF in African Americans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b/>
              </w:rPr>
            </w:pPr>
            <w:r w:rsidRPr="00B11360">
              <w:rPr>
                <w:rFonts w:ascii="Times New Roman" w:hAnsi="Times New Roman"/>
                <w:b/>
              </w:rPr>
              <w:t>Power (α=0.05)</w:t>
            </w:r>
          </w:p>
        </w:tc>
        <w:tc>
          <w:tcPr>
            <w:tcW w:w="2028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b/>
              </w:rPr>
            </w:pPr>
            <w:r w:rsidRPr="00B11360">
              <w:rPr>
                <w:rFonts w:ascii="Times New Roman" w:hAnsi="Times New Roman"/>
                <w:b/>
              </w:rPr>
              <w:t>Reference</w:t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2p24,rs13385191  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5</w:t>
            </w:r>
            <w:r w:rsidRPr="00B11360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highlight w:val="yellow"/>
              </w:rPr>
            </w:pPr>
            <w:r w:rsidRPr="00B11360">
              <w:rPr>
                <w:rFonts w:ascii="Times New Roman" w:hAnsi="Times New Roman"/>
              </w:rPr>
              <w:t>0.06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1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Takata&lt;/Author&gt;&lt;RecNum&gt;404&lt;/RecNum&gt;&lt;record&gt;&lt;rec-number&gt;404&lt;/rec-number&gt;&lt;ref-type name="Journal Article"&gt;17&lt;/ref-type&gt;&lt;contributors&gt;&lt;authors&gt;&lt;author&gt;Takata, R.&lt;/author&gt;&lt;author&gt;Akamatsu, S.&lt;/author&gt;&lt;author&gt;Kubo, M.&lt;/author&gt;&lt;author&gt;Takahashi, A.&lt;/author&gt;&lt;author&gt;Hosono, N.&lt;/author&gt;&lt;author&gt;Kawaguchi, T.&lt;/author&gt;&lt;author&gt;Tsunoda, T.&lt;/author&gt;&lt;author&gt;Inazawa, J.&lt;/author&gt;&lt;author&gt;Kamatani, N.&lt;/author&gt;&lt;author&gt;Ogawa, O.&lt;/author&gt;&lt;author&gt;Fujioka, T.&lt;/author&gt;&lt;author&gt;Nakamura, Y.&lt;/author&gt;&lt;author&gt;Nakagawa, H.&lt;/author&gt;&lt;/authors&gt;&lt;/contributors&gt;&lt;auth-address&gt;[1] Laboratory for Biomarker Development, Center of Genomic Medicine, RIKEN, Tokyo, Japan. [2] Department of Urology, Iwate Medical University, Morioka, Japan.&lt;/auth-address&gt;&lt;titles&gt;&lt;title&gt;Genome-wide association study identifies five new susceptibility loci for prostate cancer in the Japanese population&lt;/title&gt;&lt;secondary-title&gt;Nat Genet&lt;/secondary-title&gt;&lt;/titles&gt;&lt;periodical&gt;&lt;full-title&gt;Nat Genet&lt;/full-title&gt;&lt;/periodical&gt;&lt;pages&gt;751-4&lt;/pages&gt;&lt;volume&gt;42&lt;/volume&gt;&lt;number&gt;9&lt;/number&gt;&lt;dates&gt;&lt;pub-dates&gt;&lt;date&gt;Sep&lt;/date&gt;&lt;/pub-dates&gt;&lt;/dates&gt;&lt;accession-num&gt;20676098&lt;/accession-num&gt;&lt;urls&gt;&lt;related-urls&gt;&lt;url&gt;http://www.ncbi.nlm.nih.gov/entrez/query.fcgi?cmd=Retrieve&amp;amp;db=PubMed&amp;amp;dopt=Citation&amp;amp;list_uids=20676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rPr>
          <w:trHeight w:val="152"/>
        </w:trPr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2p21,rs146561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2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31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2p15,</w:t>
            </w:r>
            <w:r w:rsidRPr="00B11360">
              <w:rPr>
                <w:rFonts w:ascii="Times New Roman" w:hAnsi="Times New Roman"/>
                <w:bCs/>
              </w:rPr>
              <w:t xml:space="preserve"> rs72104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04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35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8&lt;/Year&gt;&lt;RecNum&gt;394&lt;/RecNum&gt;&lt;record&gt;&lt;rec-number&gt;394&lt;/rec-number&gt;&lt;ref-type name="Journal Article"&gt;17&lt;/ref-type&gt;&lt;contributors&gt;&lt;authors&gt;&lt;author&gt;Gudmundsson, J.&lt;/author&gt;&lt;author&gt;Sulem, P.&lt;/author&gt;&lt;author&gt;Rafnar, T.&lt;/author&gt;&lt;author&gt;Bergthorsson, J. T.&lt;/author&gt;&lt;author&gt;Manolescu, A.&lt;/author&gt;&lt;author&gt;Gudbjartsson, D.&lt;/author&gt;&lt;author&gt;Agnarsson, B. A.&lt;/author&gt;&lt;author&gt;Sigurdsson, A.&lt;/author&gt;&lt;author&gt;Benediktsdottir, K. R.&lt;/author&gt;&lt;author&gt;Blondal, T.&lt;/author&gt;&lt;author&gt;Jakobsdottir, M.&lt;/author&gt;&lt;author&gt;Stacey, S. N.&lt;/author&gt;&lt;author&gt;Kostic, J.&lt;/author&gt;&lt;author&gt;Kristinsson, K. T.&lt;/author&gt;&lt;author&gt;Birgisdottir, B.&lt;/author&gt;&lt;author&gt;Ghosh, S.&lt;/author&gt;&lt;author&gt;Magnusdottir, D. N.&lt;/author&gt;&lt;author&gt;Thorlacius, S.&lt;/author&gt;&lt;author&gt;Thorleifsson, G.&lt;/author&gt;&lt;author&gt;Zheng, S. L.&lt;/author&gt;&lt;author&gt;Sun, J.&lt;/author&gt;&lt;author&gt;Chang, B. L.&lt;/author&gt;&lt;author&gt;Elmore, J. B.&lt;/author&gt;&lt;author&gt;Breyer, J. P.&lt;/author&gt;&lt;author&gt;McReynolds, K. M.&lt;/author&gt;&lt;author&gt;Bradley, K. M.&lt;/author&gt;&lt;author&gt;Yaspan, B. L.&lt;/author&gt;&lt;author&gt;Wiklund, F.&lt;/author&gt;&lt;author&gt;Stattin, P.&lt;/author&gt;&lt;author&gt;Lindstrom, S.&lt;/author&gt;&lt;author&gt;Adami, H. O.&lt;/author&gt;&lt;author&gt;McDonnell, S. K.&lt;/author&gt;&lt;author&gt;Schaid, D. J.&lt;/author&gt;&lt;author&gt;Cunningham, J. M.&lt;/author&gt;&lt;author&gt;Wang, L.&lt;/author&gt;&lt;author&gt;Cerhan, J. R.&lt;/author&gt;&lt;author&gt;St Sauver, J. L.&lt;/author&gt;&lt;author&gt;Isaacs, S. D.&lt;/author&gt;&lt;author&gt;Wiley, K. E.&lt;/author&gt;&lt;author&gt;Partin, A. W.&lt;/author&gt;&lt;author&gt;Walsh, P. C.&lt;/author&gt;&lt;author&gt;Polo, S.&lt;/author&gt;&lt;author&gt;Ruiz-Echarri, M.&lt;/author&gt;&lt;author&gt;Navarrete, S.&lt;/author&gt;&lt;author&gt;Fuertes, F.&lt;/author&gt;&lt;author&gt;Saez, B.&lt;/author&gt;&lt;author&gt;Godino, J.&lt;/author&gt;&lt;author&gt;Weijerman, P. C.&lt;/author&gt;&lt;author&gt;Swinkels, D. W.&lt;/author&gt;&lt;author&gt;Aben, K. K.&lt;/author&gt;&lt;author&gt;Witjes, J. A.&lt;/author&gt;&lt;author&gt;Suarez, B. K.&lt;/author&gt;&lt;author&gt;Helfand, B. T.&lt;/author&gt;&lt;author&gt;Frigge, M. L.&lt;/author&gt;&lt;author&gt;Kristjansson, K.&lt;/author&gt;&lt;author&gt;Ober, C.&lt;/author&gt;&lt;author&gt;Jonsson, E.&lt;/author&gt;&lt;author&gt;Einarsson, G. V.&lt;/author&gt;&lt;author&gt;Xu, J.&lt;/author&gt;&lt;author&gt;Gronberg, H.&lt;/author&gt;&lt;author&gt;Smith, J. R.&lt;/author&gt;&lt;author&gt;Thibodeau, S. N.&lt;/author&gt;&lt;author&gt;Isaacs, W. B.&lt;/author&gt;&lt;author&gt;Catalona, W. J.&lt;/author&gt;&lt;author&gt;Mayordomo, J. I.&lt;/author&gt;&lt;author&gt;Kiemeney, L. A.&lt;/author&gt;&lt;author&gt;Barkardottir, R. B.&lt;/author&gt;&lt;author&gt;Gulcher, J. R.&lt;/author&gt;&lt;author&gt;Thorsteinsdottir, U.&lt;/author&gt;&lt;author&gt;Kong, A.&lt;/author&gt;&lt;author&gt;Stefansson, K.&lt;/author&gt;&lt;/authors&gt;&lt;/contributors&gt;&lt;auth-address&gt;deCODE genetics, 101 Reykjavik, Iceland. julius@decode.is&lt;/auth-address&gt;&lt;titles&gt;&lt;title&gt;Common sequence variants on 2p15 and Xp11.22 confer susceptibility to prostate cancer&lt;/title&gt;&lt;secondary-title&gt;Nat Genet&lt;/secondary-title&gt;&lt;/titles&gt;&lt;periodical&gt;&lt;full-title&gt;Nat Genet&lt;/full-title&gt;&lt;/periodical&gt;&lt;pages&gt;281-3&lt;/pages&gt;&lt;volume&gt;40&lt;/volume&gt;&lt;number&gt;3&lt;/number&gt;&lt;keywords&gt;&lt;keyword&gt;Case-Control Studies&lt;/keyword&gt;&lt;keyword&gt;*Chromosomes, Human, Pair 2&lt;/keyword&gt;&lt;keyword&gt;*Chromosomes, Human, X&lt;/keyword&gt;&lt;keyword&gt;Gene Frequency&lt;/keyword&gt;&lt;keyword&gt;*Genetic Predisposition to Disease&lt;/keyword&gt;&lt;keyword&gt;Genetic Testing&lt;/keyword&gt;&lt;keyword&gt;Humans&lt;/keyword&gt;&lt;keyword&gt;Iceland&lt;/keyword&gt;&lt;keyword&gt;Linkage Disequilibrium&lt;/keyword&gt;&lt;keyword&gt;Male&lt;/keyword&gt;&lt;keyword&gt;Netherlands&lt;/keyword&gt;&lt;keyword&gt;*Polymorphism, Single Nucleotide&lt;/keyword&gt;&lt;keyword&gt;Prostatic Neoplasms/*genetics&lt;/keyword&gt;&lt;keyword&gt;Spain&lt;/keyword&gt;&lt;keyword&gt;Sweden&lt;/keyword&gt;&lt;keyword&gt;United States&lt;/keyword&gt;&lt;/keywords&gt;&lt;dates&gt;&lt;year&gt;2008&lt;/year&gt;&lt;pub-dates&gt;&lt;date&gt;Mar&lt;/date&gt;&lt;/pub-dates&gt;&lt;/dates&gt;&lt;accession-num&gt;18264098&lt;/accession-num&gt;&lt;urls&gt;&lt;related-urls&gt;&lt;url&gt;http://www.ncbi.nlm.nih.gov/entrez/query.fcgi?cmd=Retrieve&amp;amp;db=PubMed&amp;amp;dopt=Citation&amp;amp;list_uids=18264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3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2p15,rs2710647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6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&gt;80%</w:t>
            </w:r>
            <w:r w:rsidRPr="00B11360">
              <w:rPr>
                <w:rFonts w:ascii="Times New Roman" w:hAnsi="Times New Roman"/>
                <w:vertAlign w:val="superscript"/>
              </w:rPr>
              <w:t>d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  <w:highlight w:val="yellow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2q21,rs1262127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30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9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2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3p12,rs266075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9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1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3q21,rs1093485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4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9&lt;/Year&gt;&lt;RecNum&gt;391&lt;/RecNum&gt;&lt;record&gt;&lt;rec-number&gt;391&lt;/rec-number&gt;&lt;ref-type name="Journal Article"&gt;17&lt;/ref-type&gt;&lt;contributors&gt;&lt;authors&gt;&lt;author&gt;Gudmundsson, J.&lt;/author&gt;&lt;author&gt;Sulem, P.&lt;/author&gt;&lt;author&gt;Gudbjartsson, D. F.&lt;/author&gt;&lt;author&gt;Blondal, T.&lt;/author&gt;&lt;author&gt;Gylfason, A.&lt;/author&gt;&lt;author&gt;Agnarsson, B. A.&lt;/author&gt;&lt;author&gt;Benediktsdottir, K. R.&lt;/author&gt;&lt;author&gt;Magnusdottir, D. N.&lt;/author&gt;&lt;author&gt;Orlygsdottir, G.&lt;/author&gt;&lt;author&gt;Jakobsdottir, M.&lt;/author&gt;&lt;author&gt;Stacey, S. N.&lt;/author&gt;&lt;author&gt;Sigurdsson, A.&lt;/author&gt;&lt;author&gt;Wahlfors, T.&lt;/author&gt;&lt;author&gt;Tammela, T.&lt;/author&gt;&lt;author&gt;Breyer, J. P.&lt;/author&gt;&lt;author&gt;McReynolds, K. M.&lt;/author&gt;&lt;author&gt;Bradley, K. M.&lt;/author&gt;&lt;author&gt;Saez, B.&lt;/author&gt;&lt;author&gt;Godino, J.&lt;/author&gt;&lt;author&gt;Navarrete, S.&lt;/author&gt;&lt;author&gt;Fuertes, F.&lt;/author&gt;&lt;author&gt;Murillo, L.&lt;/author&gt;&lt;author&gt;Polo, E.&lt;/author&gt;&lt;author&gt;Aben, K. K.&lt;/author&gt;&lt;author&gt;van Oort, I. M.&lt;/author&gt;&lt;author&gt;Suarez, B. K.&lt;/author&gt;&lt;author&gt;Helfand, B. T.&lt;/author&gt;&lt;author&gt;Kan, D.&lt;/author&gt;&lt;author&gt;Zanon, C.&lt;/author&gt;&lt;author&gt;Frigge, M. L.&lt;/author&gt;&lt;author&gt;Kristjansson, K.&lt;/author&gt;&lt;author&gt;Gulcher, J. R.&lt;/author&gt;&lt;author&gt;Einarsson, G. V.&lt;/author&gt;&lt;author&gt;Jonsson, E.&lt;/author&gt;&lt;author&gt;Catalona, W. J.&lt;/author&gt;&lt;author&gt;Mayordomo, J. I.&lt;/author&gt;&lt;author&gt;Kiemeney, L. A.&lt;/author&gt;&lt;author&gt;Smith, J. R.&lt;/author&gt;&lt;author&gt;Schleutker, J.&lt;/author&gt;&lt;author&gt;Barkardottir, R. B.&lt;/author&gt;&lt;author&gt;Kong, A.&lt;/author&gt;&lt;author&gt;Thorsteinsdottir, U.&lt;/author&gt;&lt;author&gt;Rafnar, T.&lt;/author&gt;&lt;author&gt;Stefansson, K.&lt;/author&gt;&lt;/authors&gt;&lt;/contributors&gt;&lt;auth-address&gt;deCODE Genetics, Reykjavik, Iceland.&lt;/auth-address&gt;&lt;titles&gt;&lt;title&gt;Genome-wide association and replication studies identify four variants associated with prostate cancer susceptibility&lt;/title&gt;&lt;secondary-title&gt;Nat Genet&lt;/secondary-title&gt;&lt;/titles&gt;&lt;periodical&gt;&lt;full-title&gt;Nat Genet&lt;/full-title&gt;&lt;/periodical&gt;&lt;pages&gt;1122-6&lt;/pages&gt;&lt;volume&gt;41&lt;/volume&gt;&lt;number&gt;10&lt;/number&gt;&lt;keywords&gt;&lt;keyword&gt;DNA/*genetics&lt;/keyword&gt;&lt;keyword&gt;*DNA Replication&lt;/keyword&gt;&lt;keyword&gt;Disease Susceptibility&lt;/keyword&gt;&lt;keyword&gt;European Continental Ancestry Group/genetics&lt;/keyword&gt;&lt;keyword&gt;*Genome, Human&lt;/keyword&gt;&lt;keyword&gt;*Genome-Wide Association Study&lt;/keyword&gt;&lt;keyword&gt;Humans&lt;/keyword&gt;&lt;keyword&gt;Iceland&lt;/keyword&gt;&lt;keyword&gt;Male&lt;/keyword&gt;&lt;keyword&gt;*Polymorphism, Single Nucleotide&lt;/keyword&gt;&lt;keyword&gt;Prostatic Neoplasms/epidemiology/*genetics&lt;/keyword&gt;&lt;keyword&gt;Risk Factors&lt;/keyword&gt;&lt;/keywords&gt;&lt;dates&gt;&lt;year&gt;2009&lt;/year&gt;&lt;pub-dates&gt;&lt;date&gt;Oct&lt;/date&gt;&lt;/pub-dates&gt;&lt;/dates&gt;&lt;accession-num&gt;19767754&lt;/accession-num&gt;&lt;urls&gt;&lt;related-urls&gt;&lt;url&gt;http://www.ncbi.nlm.nih.gov/entrez/query.fcgi?cmd=Retrieve&amp;amp;db=PubMed&amp;amp;dopt=Citation&amp;amp;list_uids=1976775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5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4q22,rs12500426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4q22,rs1702191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0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2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4q24,rs767967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9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39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p15,rs40168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7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1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4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Rafnar&lt;/Author&gt;&lt;Year&gt;2009&lt;/Year&gt;&lt;RecNum&gt;392&lt;/RecNum&gt;&lt;record&gt;&lt;rec-number&gt;392&lt;/rec-number&gt;&lt;ref-type name="Journal Article"&gt;17&lt;/ref-type&gt;&lt;contributors&gt;&lt;authors&gt;&lt;author&gt;Rafnar, T.&lt;/author&gt;&lt;author&gt;Sulem, P.&lt;/author&gt;&lt;author&gt;Stacey, S. N.&lt;/author&gt;&lt;author&gt;Geller, F.&lt;/author&gt;&lt;author&gt;Gudmundsson, J.&lt;/author&gt;&lt;author&gt;Sigurdsson, A.&lt;/author&gt;&lt;author&gt;Jakobsdottir, M.&lt;/author&gt;&lt;author&gt;Helgadottir, H.&lt;/author&gt;&lt;author&gt;Thorlacius, S.&lt;/author&gt;&lt;author&gt;Aben, K. K.&lt;/author&gt;&lt;author&gt;Blondal, T.&lt;/author&gt;&lt;author&gt;Thorgeirsson, T. E.&lt;/author&gt;&lt;author&gt;Thorleifsson, G.&lt;/author&gt;&lt;author&gt;Kristjansson, K.&lt;/author&gt;&lt;author&gt;Thorisdottir, K.&lt;/author&gt;&lt;author&gt;Ragnarsson, R.&lt;/author&gt;&lt;author&gt;Sigurgeirsson, B.&lt;/author&gt;&lt;author&gt;Skuladottir, H.&lt;/author&gt;&lt;author&gt;Gudbjartsson, T.&lt;/author&gt;&lt;author&gt;Isaksson, H. J.&lt;/author&gt;&lt;author&gt;Einarsson, G. V.&lt;/author&gt;&lt;author&gt;Benediktsdottir, K. R.&lt;/author&gt;&lt;author&gt;Agnarsson, B. A.&lt;/author&gt;&lt;author&gt;Olafsson, K.&lt;/author&gt;&lt;author&gt;Salvarsdottir, A.&lt;/author&gt;&lt;author&gt;Bjarnason, H.&lt;/author&gt;&lt;author&gt;Asgeirsdottir, M.&lt;/author&gt;&lt;author&gt;Kristinsson, K. T.&lt;/author&gt;&lt;author&gt;Matthiasdottir, S.&lt;/author&gt;&lt;author&gt;Sveinsdottir, S. G.&lt;/author&gt;&lt;author&gt;Polidoro, S.&lt;/author&gt;&lt;author&gt;Hoiom, V.&lt;/author&gt;&lt;author&gt;Botella-Estrada, R.&lt;/author&gt;&lt;author&gt;Hemminki, K.&lt;/author&gt;&lt;author&gt;Rudnai, P.&lt;/author&gt;&lt;author&gt;Bishop, D. T.&lt;/author&gt;&lt;author&gt;Campagna, M.&lt;/author&gt;&lt;author&gt;Kellen, E.&lt;/author&gt;&lt;author&gt;Zeegers, M. P.&lt;/author&gt;&lt;author&gt;de Verdier, P.&lt;/author&gt;&lt;author&gt;Ferrer, A.&lt;/author&gt;&lt;author&gt;Isla, D.&lt;/author&gt;&lt;author&gt;Vidal, M. J.&lt;/author&gt;&lt;author&gt;Andres, R.&lt;/author&gt;&lt;author&gt;Saez, B.&lt;/author&gt;&lt;author&gt;Juberias, P.&lt;/author&gt;&lt;author&gt;Banzo, J.&lt;/author&gt;&lt;author&gt;Navarrete, S.&lt;/author&gt;&lt;author&gt;Tres, A.&lt;/author&gt;&lt;author&gt;Kan, D.&lt;/author&gt;&lt;author&gt;Lindblom, A.&lt;/author&gt;&lt;author&gt;Gurzau, E.&lt;/author&gt;&lt;author&gt;Koppova, K.&lt;/author&gt;&lt;author&gt;de Vegt, F.&lt;/author&gt;&lt;author&gt;Schalken, J. A.&lt;/author&gt;&lt;author&gt;van der Heijden, H. F.&lt;/author&gt;&lt;author&gt;Smit, H. J.&lt;/author&gt;&lt;author&gt;Termeer, R. A.&lt;/author&gt;&lt;author&gt;Oosterwijk, E.&lt;/author&gt;&lt;author&gt;van Hooij, O.&lt;/author&gt;&lt;author&gt;Nagore, E.&lt;/author&gt;&lt;author&gt;Porru, S.&lt;/author&gt;&lt;author&gt;Steineck, G.&lt;/author&gt;&lt;author&gt;Hansson, J.&lt;/author&gt;&lt;author&gt;Buntinx, F.&lt;/author&gt;&lt;author&gt;Catalona, W. J.&lt;/author&gt;&lt;author&gt;Matullo, G.&lt;/author&gt;&lt;author&gt;Vineis, P.&lt;/author&gt;&lt;author&gt;Kiltie, A. E.&lt;/author&gt;&lt;author&gt;Mayordomo, J. I.&lt;/author&gt;&lt;author&gt;Kumar, R.&lt;/author&gt;&lt;author&gt;Kiemeney, L. A.&lt;/author&gt;&lt;author&gt;Frigge, M. L.&lt;/author&gt;&lt;author&gt;Jonsson, T.&lt;/author&gt;&lt;author&gt;Saemundsson, H.&lt;/author&gt;&lt;author&gt;Barkardottir, R. B.&lt;/author&gt;&lt;author&gt;Jonsson, E.&lt;/author&gt;&lt;author&gt;Jonsson, S.&lt;/author&gt;&lt;author&gt;Olafsson, J. H.&lt;/author&gt;&lt;author&gt;Gulcher, J. R.&lt;/author&gt;&lt;author&gt;Masson, G.&lt;/author&gt;&lt;author&gt;Gudbjartsson, D. F.&lt;/author&gt;&lt;author&gt;Kong, A.&lt;/author&gt;&lt;author&gt;Thorsteinsdottir, U.&lt;/author&gt;&lt;author&gt;Stefansson, K.&lt;/author&gt;&lt;/authors&gt;&lt;/contributors&gt;&lt;auth-address&gt;deCODE Genetics, Sturlugata 8, 101 Reykjavik, Iceland. thorunn.rafnar@decode.is&lt;/auth-address&gt;&lt;titles&gt;&lt;title&gt;Sequence variants at the TERT-CLPTM1L locus associate with many cancer types&lt;/title&gt;&lt;secondary-title&gt;Nat Genet&lt;/secondary-title&gt;&lt;/titles&gt;&lt;periodical&gt;&lt;full-title&gt;Nat Genet&lt;/full-title&gt;&lt;/periodical&gt;&lt;pages&gt;221-7&lt;/pages&gt;&lt;volume&gt;41&lt;/volume&gt;&lt;number&gt;2&lt;/number&gt;&lt;keywords&gt;&lt;keyword&gt;Aged&lt;/keyword&gt;&lt;keyword&gt;Carcinoma, Basal Cell/genetics&lt;/keyword&gt;&lt;keyword&gt;Case-Control Studies&lt;/keyword&gt;&lt;keyword&gt;Female&lt;/keyword&gt;&lt;keyword&gt;Gene Frequency&lt;/keyword&gt;&lt;keyword&gt;Genetic Predisposition to Disease&lt;/keyword&gt;&lt;keyword&gt;Genome-Wide Association Study&lt;/keyword&gt;&lt;keyword&gt;Humans&lt;/keyword&gt;&lt;keyword&gt;Linkage Disequilibrium&lt;/keyword&gt;&lt;keyword&gt;Male&lt;/keyword&gt;&lt;keyword&gt;Membrane Proteins/*genetics&lt;/keyword&gt;&lt;keyword&gt;Middle Aged&lt;/keyword&gt;&lt;keyword&gt;Neoplasm Proteins/*genetics&lt;/keyword&gt;&lt;keyword&gt;Neoplasms/*genetics&lt;/keyword&gt;&lt;keyword&gt;*Polymorphism, Single Nucleotide/physiology&lt;/keyword&gt;&lt;keyword&gt;Quantitative Trait Loci&lt;/keyword&gt;&lt;keyword&gt;Skin Neoplasms/genetics&lt;/keyword&gt;&lt;keyword&gt;Telomerase/*genetics&lt;/keyword&gt;&lt;/keywords&gt;&lt;dates&gt;&lt;year&gt;2009&lt;/year&gt;&lt;pub-dates&gt;&lt;date&gt;Feb&lt;/date&gt;&lt;/pub-dates&gt;&lt;/dates&gt;&lt;accession-num&gt;19151717&lt;/accession-num&gt;&lt;urls&gt;&lt;related-urls&gt;&lt;url&gt;http://www.ncbi.nlm.nih.gov/entrez/query.fcgi?cmd=Retrieve&amp;amp;db=PubMed&amp;amp;dopt=Citation&amp;amp;list_uids=19151717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6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p15,rs12653946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26</w:t>
            </w:r>
            <w:r w:rsidRPr="00B11360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1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Takata&lt;/Author&gt;&lt;RecNum&gt;404&lt;/RecNum&gt;&lt;record&gt;&lt;rec-number&gt;404&lt;/rec-number&gt;&lt;ref-type name="Journal Article"&gt;17&lt;/ref-type&gt;&lt;contributors&gt;&lt;authors&gt;&lt;author&gt;Takata, R.&lt;/author&gt;&lt;author&gt;Akamatsu, S.&lt;/author&gt;&lt;author&gt;Kubo, M.&lt;/author&gt;&lt;author&gt;Takahashi, A.&lt;/author&gt;&lt;author&gt;Hosono, N.&lt;/author&gt;&lt;author&gt;Kawaguchi, T.&lt;/author&gt;&lt;author&gt;Tsunoda, T.&lt;/author&gt;&lt;author&gt;Inazawa, J.&lt;/author&gt;&lt;author&gt;Kamatani, N.&lt;/author&gt;&lt;author&gt;Ogawa, O.&lt;/author&gt;&lt;author&gt;Fujioka, T.&lt;/author&gt;&lt;author&gt;Nakamura, Y.&lt;/author&gt;&lt;author&gt;Nakagawa, H.&lt;/author&gt;&lt;/authors&gt;&lt;/contributors&gt;&lt;auth-address&gt;[1] Laboratory for Biomarker Development, Center of Genomic Medicine, RIKEN, Tokyo, Japan. [2] Department of Urology, Iwate Medical University, Morioka, Japan.&lt;/auth-address&gt;&lt;titles&gt;&lt;title&gt;Genome-wide association study identifies five new susceptibility loci for prostate cancer in the Japanese population&lt;/title&gt;&lt;secondary-title&gt;Nat Genet&lt;/secondary-title&gt;&lt;/titles&gt;&lt;periodical&gt;&lt;full-title&gt;Nat Genet&lt;/full-title&gt;&lt;/periodical&gt;&lt;pages&gt;751-4&lt;/pages&gt;&lt;volume&gt;42&lt;/volume&gt;&lt;number&gt;9&lt;/number&gt;&lt;dates&gt;&lt;pub-dates&gt;&lt;date&gt;Sep&lt;/date&gt;&lt;/pub-dates&gt;&lt;/dates&gt;&lt;accession-num&gt;20676098&lt;/accession-num&gt;&lt;urls&gt;&lt;related-urls&gt;&lt;url&gt;http://www.ncbi.nlm.nih.gov/entrez/query.fcgi?cmd=Retrieve&amp;amp;db=PubMed&amp;amp;dopt=Citation&amp;amp;list_uids=20676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p21,rs198389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5</w:t>
            </w:r>
            <w:r w:rsidRPr="00B11360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8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Takata&lt;/Author&gt;&lt;RecNum&gt;404&lt;/RecNum&gt;&lt;record&gt;&lt;rec-number&gt;404&lt;/rec-number&gt;&lt;ref-type name="Journal Article"&gt;17&lt;/ref-type&gt;&lt;contributors&gt;&lt;authors&gt;&lt;author&gt;Takata, R.&lt;/author&gt;&lt;author&gt;Akamatsu, S.&lt;/author&gt;&lt;author&gt;Kubo, M.&lt;/author&gt;&lt;author&gt;Takahashi, A.&lt;/author&gt;&lt;author&gt;Hosono, N.&lt;/author&gt;&lt;author&gt;Kawaguchi, T.&lt;/author&gt;&lt;author&gt;Tsunoda, T.&lt;/author&gt;&lt;author&gt;Inazawa, J.&lt;/author&gt;&lt;author&gt;Kamatani, N.&lt;/author&gt;&lt;author&gt;Ogawa, O.&lt;/author&gt;&lt;author&gt;Fujioka, T.&lt;/author&gt;&lt;author&gt;Nakamura, Y.&lt;/author&gt;&lt;author&gt;Nakagawa, H.&lt;/author&gt;&lt;/authors&gt;&lt;/contributors&gt;&lt;auth-address&gt;[1] Laboratory for Biomarker Development, Center of Genomic Medicine, RIKEN, Tokyo, Japan. [2] Department of Urology, Iwate Medical University, Morioka, Japan.&lt;/auth-address&gt;&lt;titles&gt;&lt;title&gt;Genome-wide association study identifies five new susceptibility loci for prostate cancer in the Japanese population&lt;/title&gt;&lt;secondary-title&gt;Nat Genet&lt;/secondary-title&gt;&lt;/titles&gt;&lt;periodical&gt;&lt;full-title&gt;Nat Genet&lt;/full-title&gt;&lt;/periodical&gt;&lt;pages&gt;751-4&lt;/pages&gt;&lt;volume&gt;42&lt;/volume&gt;&lt;number&gt;9&lt;/number&gt;&lt;dates&gt;&lt;pub-dates&gt;&lt;date&gt;Sep&lt;/date&gt;&lt;/pub-dates&gt;&lt;/dates&gt;&lt;accession-num&gt;20676098&lt;/accession-num&gt;&lt;urls&gt;&lt;related-urls&gt;&lt;url&gt;http://www.ncbi.nlm.nih.gov/entrez/query.fcgi?cmd=Retrieve&amp;amp;db=PubMed&amp;amp;dopt=Citation&amp;amp;list_uids=20676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q22,rs33933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22</w:t>
            </w:r>
            <w:r w:rsidRPr="00B11360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Takata&lt;/Author&gt;&lt;RecNum&gt;404&lt;/RecNum&gt;&lt;record&gt;&lt;rec-number&gt;404&lt;/rec-number&gt;&lt;ref-type name="Journal Article"&gt;17&lt;/ref-type&gt;&lt;contributors&gt;&lt;authors&gt;&lt;author&gt;Takata, R.&lt;/author&gt;&lt;author&gt;Akamatsu, S.&lt;/author&gt;&lt;author&gt;Kubo, M.&lt;/author&gt;&lt;author&gt;Takahashi, A.&lt;/author&gt;&lt;author&gt;Hosono, N.&lt;/author&gt;&lt;author&gt;Kawaguchi, T.&lt;/author&gt;&lt;author&gt;Tsunoda, T.&lt;/author&gt;&lt;author&gt;Inazawa, J.&lt;/author&gt;&lt;author&gt;Kamatani, N.&lt;/author&gt;&lt;author&gt;Ogawa, O.&lt;/author&gt;&lt;author&gt;Fujioka, T.&lt;/author&gt;&lt;author&gt;Nakamura, Y.&lt;/author&gt;&lt;author&gt;Nakagawa, H.&lt;/author&gt;&lt;/authors&gt;&lt;/contributors&gt;&lt;auth-address&gt;[1] Laboratory for Biomarker Development, Center of Genomic Medicine, RIKEN, Tokyo, Japan. [2] Department of Urology, Iwate Medical University, Morioka, Japan.&lt;/auth-address&gt;&lt;titles&gt;&lt;title&gt;Genome-wide association study identifies five new susceptibility loci for prostate cancer in the Japanese population&lt;/title&gt;&lt;secondary-title&gt;Nat Genet&lt;/secondary-title&gt;&lt;/titles&gt;&lt;periodical&gt;&lt;full-title&gt;Nat Genet&lt;/full-title&gt;&lt;/periodical&gt;&lt;pages&gt;751-4&lt;/pages&gt;&lt;volume&gt;42&lt;/volume&gt;&lt;number&gt;9&lt;/number&gt;&lt;dates&gt;&lt;pub-dates&gt;&lt;date&gt;Sep&lt;/date&gt;&lt;/pub-dates&gt;&lt;/dates&gt;&lt;accession-num&gt;20676098&lt;/accession-num&gt;&lt;urls&gt;&lt;related-urls&gt;&lt;url&gt;http://www.ncbi.nlm.nih.gov/entrez/query.fcgi?cmd=Retrieve&amp;amp;db=PubMed&amp;amp;dopt=Citation&amp;amp;list_uids=20676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6q25,rs9364554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4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06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46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7p15,rs10486567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1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4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Thomas&lt;/Author&gt;&lt;Year&gt;2008&lt;/Year&gt;&lt;RecNum&gt;376&lt;/RecNum&gt;&lt;record&gt;&lt;rec-number&gt;376&lt;/rec-number&gt;&lt;ref-type name="Journal Article"&gt;17&lt;/ref-type&gt;&lt;contributors&gt;&lt;authors&gt;&lt;author&gt;Thomas, G.&lt;/author&gt;&lt;author&gt;Jacobs, K. B.&lt;/author&gt;&lt;author&gt;Yeager, M.&lt;/author&gt;&lt;author&gt;Kraft, P.&lt;/author&gt;&lt;author&gt;Wacholder, S.&lt;/author&gt;&lt;author&gt;Orr, N.&lt;/author&gt;&lt;author&gt;Yu, K.&lt;/author&gt;&lt;author&gt;Chatterjee, N.&lt;/author&gt;&lt;author&gt;Welch, R.&lt;/author&gt;&lt;author&gt;Hutchinson, A.&lt;/author&gt;&lt;author&gt;Crenshaw, A.&lt;/author&gt;&lt;author&gt;Cancel-Tassin, G.&lt;/author&gt;&lt;author&gt;Staats, B. J.&lt;/author&gt;&lt;author&gt;Wang, Z.&lt;/author&gt;&lt;author&gt;Gonzalez-Bosquet, J.&lt;/author&gt;&lt;author&gt;Fang, J.&lt;/author&gt;&lt;author&gt;Deng, X.&lt;/author&gt;&lt;author&gt;Berndt, S. I.&lt;/author&gt;&lt;author&gt;Calle, E. E.&lt;/author&gt;&lt;author&gt;Feigelson, H. S.&lt;/author&gt;&lt;author&gt;Thun, M. J.&lt;/author&gt;&lt;author&gt;Rodriguez, C.&lt;/author&gt;&lt;author&gt;Albanes, D.&lt;/author&gt;&lt;author&gt;Virtamo, J.&lt;/author&gt;&lt;author&gt;Weinstein, S.&lt;/author&gt;&lt;author&gt;Schumacher, F. R.&lt;/author&gt;&lt;author&gt;Giovannucci, E.&lt;/author&gt;&lt;author&gt;Willett, W. C.&lt;/author&gt;&lt;author&gt;Cussenot, O.&lt;/author&gt;&lt;author&gt;Valeri, A.&lt;/author&gt;&lt;author&gt;Andriole, G. L.&lt;/author&gt;&lt;author&gt;Crawford, E. D.&lt;/author&gt;&lt;author&gt;Tucker, M.&lt;/author&gt;&lt;author&gt;Gerhard, D. S.&lt;/author&gt;&lt;author&gt;Fraumeni, J. F., Jr.&lt;/author&gt;&lt;author&gt;Hoover, R.&lt;/author&gt;&lt;author&gt;Hayes, R. B.&lt;/author&gt;&lt;author&gt;Hunter, D. J.&lt;/author&gt;&lt;author&gt;Chanock, S. J.&lt;/author&gt;&lt;/authors&gt;&lt;/contributors&gt;&lt;auth-address&gt;Division of Cancer Epidemiology and Genetics, National Cancer Institute, National Institutes of Health, Department of Health and Human Services, Bethesda, Maryland 20892, USA.&lt;/auth-address&gt;&lt;titles&gt;&lt;title&gt;Multiple loci identified in a genome-wide association study of prostate cancer&lt;/title&gt;&lt;secondary-title&gt;Nat Genet&lt;/secondary-title&gt;&lt;/titles&gt;&lt;periodical&gt;&lt;full-title&gt;Nat Genet&lt;/full-title&gt;&lt;/periodical&gt;&lt;pages&gt;310-5&lt;/pages&gt;&lt;volume&gt;40&lt;/volume&gt;&lt;number&gt;3&lt;/number&gt;&lt;keywords&gt;&lt;keyword&gt;Cadherins/genetics&lt;/keyword&gt;&lt;keyword&gt;Case-Control Studies&lt;/keyword&gt;&lt;keyword&gt;*Chromosome Mapping&lt;/keyword&gt;&lt;keyword&gt;DNA Mutational Analysis&lt;/keyword&gt;&lt;keyword&gt;European Continental Ancestry Group/genetics&lt;/keyword&gt;&lt;keyword&gt;Gene Frequency&lt;/keyword&gt;&lt;keyword&gt;Genetic Predisposition to Disease&lt;/keyword&gt;&lt;keyword&gt;Genome, Human&lt;/keyword&gt;&lt;keyword&gt;Humans&lt;/keyword&gt;&lt;keyword&gt;Interleukin-16/genetics&lt;/keyword&gt;&lt;keyword&gt;Linkage (Genetics)&lt;/keyword&gt;&lt;keyword&gt;Linkage Disequilibrium&lt;/keyword&gt;&lt;keyword&gt;Male&lt;/keyword&gt;&lt;keyword&gt;Phosphoproteins/genetics&lt;/keyword&gt;&lt;keyword&gt;Polymorphism, Single Nucleotide&lt;/keyword&gt;&lt;keyword&gt;Prostatic Neoplasms/*genetics&lt;/keyword&gt;&lt;keyword&gt;*Quantitative Trait Loci&lt;/keyword&gt;&lt;/keywords&gt;&lt;dates&gt;&lt;year&gt;2008&lt;/year&gt;&lt;pub-dates&gt;&lt;date&gt;Mar&lt;/date&gt;&lt;/pub-dates&gt;&lt;/dates&gt;&lt;accession-num&gt;18264096&lt;/accession-num&gt;&lt;urls&gt;&lt;related-urls&gt;&lt;url&gt;http://www.ncbi.nlm.nih.gov/entrez/query.fcgi?cmd=Retrieve&amp;amp;db=PubMed&amp;amp;dopt=Citation&amp;amp;list_uids=18264096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7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7q21,rs6465657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87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58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p21,rs2928679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27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24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p21,rs151226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3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254366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36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008690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3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01634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1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22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325229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9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93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70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325473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8</w:t>
            </w:r>
            <w:r w:rsidRPr="00B11360">
              <w:rPr>
                <w:rFonts w:ascii="Times New Roman" w:hAnsi="Times New Roman"/>
                <w:vertAlign w:val="superscript"/>
              </w:rPr>
              <w:t>b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Haiman&lt;/Author&gt;&lt;Year&gt;2007&lt;/Year&gt;&lt;RecNum&gt;311&lt;/RecNum&gt;&lt;record&gt;&lt;rec-number&gt;311&lt;/rec-number&gt;&lt;ref-type name="Journal Article"&gt;17&lt;/ref-type&gt;&lt;contributors&gt;&lt;authors&gt;&lt;author&gt;Haiman, C. A.&lt;/author&gt;&lt;author&gt;Patterson, N.&lt;/author&gt;&lt;author&gt;Freedman, M. L.&lt;/author&gt;&lt;author&gt;Myers, S. R.&lt;/author&gt;&lt;author&gt;Pike, M. C.&lt;/author&gt;&lt;author&gt;Waliszewska, A.&lt;/author&gt;&lt;author&gt;Neubauer, J.&lt;/author&gt;&lt;author&gt;Tandon, A.&lt;/author&gt;&lt;author&gt;Schirmer, C.&lt;/author&gt;&lt;author&gt;McDonald, G. J.&lt;/author&gt;&lt;author&gt;Greenway, S. C.&lt;/author&gt;&lt;author&gt;Stram, D. O.&lt;/author&gt;&lt;author&gt;Le Marchand, L.&lt;/author&gt;&lt;author&gt;Kolonel, L. N.&lt;/author&gt;&lt;author&gt;Frasco, M.&lt;/author&gt;&lt;author&gt;Wong, D.&lt;/author&gt;&lt;author&gt;Pooler, L. C.&lt;/author&gt;&lt;author&gt;Ardlie, K.&lt;/author&gt;&lt;author&gt;Oakley-Girvan, I.&lt;/author&gt;&lt;author&gt;Whittemore, A. S.&lt;/author&gt;&lt;author&gt;Cooney, K. A.&lt;/author&gt;&lt;author&gt;John, E. M.&lt;/author&gt;&lt;author&gt;Ingles, S. A.&lt;/author&gt;&lt;author&gt;Altshuler, D.&lt;/author&gt;&lt;author&gt;Henderson, B. E.&lt;/author&gt;&lt;author&gt;Reich, D.&lt;/author&gt;&lt;/authors&gt;&lt;/contributors&gt;&lt;auth-address&gt;Department of Preventive Medicine, Keck School of Medicine, University of Southern California, Los Angeles, California 90089, USA.&lt;/auth-address&gt;&lt;titles&gt;&lt;title&gt;Multiple regions within 8q24 independently affect risk for prostate cancer&lt;/title&gt;&lt;secondary-title&gt;Nat Genet&lt;/secondary-title&gt;&lt;/titles&gt;&lt;periodical&gt;&lt;full-title&gt;Nat Genet&lt;/full-title&gt;&lt;/periodical&gt;&lt;pages&gt;638-44&lt;/pages&gt;&lt;volume&gt;39&lt;/volume&gt;&lt;number&gt;5&lt;/number&gt;&lt;dates&gt;&lt;year&gt;2007&lt;/year&gt;&lt;pub-dates&gt;&lt;date&gt;May&lt;/date&gt;&lt;/pub-dates&gt;&lt;/dates&gt;&lt;accession-num&gt;17401364&lt;/accession-num&gt;&lt;urls&gt;&lt;related-urls&gt;&lt;url&gt;http://www.ncbi.nlm.nih.gov/entrez/query.fcgi?cmd=Retrieve&amp;amp;db=PubMed&amp;amp;dopt=Citation&amp;amp;list_uids=1740136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9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698356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47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4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62086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1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2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16902104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1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07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3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9&lt;/Year&gt;&lt;RecNum&gt;391&lt;/RecNum&gt;&lt;record&gt;&lt;rec-number&gt;391&lt;/rec-number&gt;&lt;ref-type name="Journal Article"&gt;17&lt;/ref-type&gt;&lt;contributors&gt;&lt;authors&gt;&lt;author&gt;Gudmundsson, J.&lt;/author&gt;&lt;author&gt;Sulem, P.&lt;/author&gt;&lt;author&gt;Gudbjartsson, D. F.&lt;/author&gt;&lt;author&gt;Blondal, T.&lt;/author&gt;&lt;author&gt;Gylfason, A.&lt;/author&gt;&lt;author&gt;Agnarsson, B. A.&lt;/author&gt;&lt;author&gt;Benediktsdottir, K. R.&lt;/author&gt;&lt;author&gt;Magnusdottir, D. N.&lt;/author&gt;&lt;author&gt;Orlygsdottir, G.&lt;/author&gt;&lt;author&gt;Jakobsdottir, M.&lt;/author&gt;&lt;author&gt;Stacey, S. N.&lt;/author&gt;&lt;author&gt;Sigurdsson, A.&lt;/author&gt;&lt;author&gt;Wahlfors, T.&lt;/author&gt;&lt;author&gt;Tammela, T.&lt;/author&gt;&lt;author&gt;Breyer, J. P.&lt;/author&gt;&lt;author&gt;McReynolds, K. M.&lt;/author&gt;&lt;author&gt;Bradley, K. M.&lt;/author&gt;&lt;author&gt;Saez, B.&lt;/author&gt;&lt;author&gt;Godino, J.&lt;/author&gt;&lt;author&gt;Navarrete, S.&lt;/author&gt;&lt;author&gt;Fuertes, F.&lt;/author&gt;&lt;author&gt;Murillo, L.&lt;/author&gt;&lt;author&gt;Polo, E.&lt;/author&gt;&lt;author&gt;Aben, K. K.&lt;/author&gt;&lt;author&gt;van Oort, I. M.&lt;/author&gt;&lt;author&gt;Suarez, B. K.&lt;/author&gt;&lt;author&gt;Helfand, B. T.&lt;/author&gt;&lt;author&gt;Kan, D.&lt;/author&gt;&lt;author&gt;Zanon, C.&lt;/author&gt;&lt;author&gt;Frigge, M. L.&lt;/author&gt;&lt;author&gt;Kristjansson, K.&lt;/author&gt;&lt;author&gt;Gulcher, J. R.&lt;/author&gt;&lt;author&gt;Einarsson, G. V.&lt;/author&gt;&lt;author&gt;Jonsson, E.&lt;/author&gt;&lt;author&gt;Catalona, W. J.&lt;/author&gt;&lt;author&gt;Mayordomo, J. I.&lt;/author&gt;&lt;author&gt;Kiemeney, L. A.&lt;/author&gt;&lt;author&gt;Smith, J. R.&lt;/author&gt;&lt;author&gt;Schleutker, J.&lt;/author&gt;&lt;author&gt;Barkardottir, R. B.&lt;/author&gt;&lt;author&gt;Kong, A.&lt;/author&gt;&lt;author&gt;Thorsteinsdottir, U.&lt;/author&gt;&lt;author&gt;Rafnar, T.&lt;/author&gt;&lt;author&gt;Stefansson, K.&lt;/author&gt;&lt;/authors&gt;&lt;/contributors&gt;&lt;auth-address&gt;deCODE Genetics, Reykjavik, Iceland.&lt;/auth-address&gt;&lt;titles&gt;&lt;title&gt;Genome-wide association and replication studies identify four variants associated with prostate cancer susceptibility&lt;/title&gt;&lt;secondary-title&gt;Nat Genet&lt;/secondary-title&gt;&lt;/titles&gt;&lt;periodical&gt;&lt;full-title&gt;Nat Genet&lt;/full-title&gt;&lt;/periodical&gt;&lt;pages&gt;1122-6&lt;/pages&gt;&lt;volume&gt;41&lt;/volume&gt;&lt;number&gt;10&lt;/number&gt;&lt;keywords&gt;&lt;keyword&gt;DNA/*genetics&lt;/keyword&gt;&lt;keyword&gt;*DNA Replication&lt;/keyword&gt;&lt;keyword&gt;Disease Susceptibility&lt;/keyword&gt;&lt;keyword&gt;European Continental Ancestry Group/genetics&lt;/keyword&gt;&lt;keyword&gt;*Genome, Human&lt;/keyword&gt;&lt;keyword&gt;*Genome-Wide Association Study&lt;/keyword&gt;&lt;keyword&gt;Humans&lt;/keyword&gt;&lt;keyword&gt;Iceland&lt;/keyword&gt;&lt;keyword&gt;Male&lt;/keyword&gt;&lt;keyword&gt;*Polymorphism, Single Nucleotide&lt;/keyword&gt;&lt;keyword&gt;Prostatic Neoplasms/epidemiology/*genetics&lt;/keyword&gt;&lt;keyword&gt;Risk Factors&lt;/keyword&gt;&lt;/keywords&gt;&lt;dates&gt;&lt;year&gt;2009&lt;/year&gt;&lt;pub-dates&gt;&lt;date&gt;Oct&lt;/date&gt;&lt;/pub-dates&gt;&lt;/dates&gt;&lt;accession-num&gt;19767754&lt;/accession-num&gt;&lt;urls&gt;&lt;related-urls&gt;&lt;url&gt;http://www.ncbi.nlm.nih.gov/entrez/query.fcgi?cmd=Retrieve&amp;amp;db=PubMed&amp;amp;dopt=Citation&amp;amp;list_uids=1976775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5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6983267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6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8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q24,rs7000448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9</w:t>
            </w:r>
            <w:r w:rsidRPr="00B11360">
              <w:rPr>
                <w:rFonts w:ascii="Times New Roman" w:hAnsi="Times New Roman"/>
                <w:vertAlign w:val="superscript"/>
              </w:rPr>
              <w:t>b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2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Haiman&lt;/Author&gt;&lt;Year&gt;2007&lt;/Year&gt;&lt;RecNum&gt;311&lt;/RecNum&gt;&lt;record&gt;&lt;rec-number&gt;311&lt;/rec-number&gt;&lt;ref-type name="Journal Article"&gt;17&lt;/ref-type&gt;&lt;contributors&gt;&lt;authors&gt;&lt;author&gt;Haiman, C. A.&lt;/author&gt;&lt;author&gt;Patterson, N.&lt;/author&gt;&lt;author&gt;Freedman, M. L.&lt;/author&gt;&lt;author&gt;Myers, S. R.&lt;/author&gt;&lt;author&gt;Pike, M. C.&lt;/author&gt;&lt;author&gt;Waliszewska, A.&lt;/author&gt;&lt;author&gt;Neubauer, J.&lt;/author&gt;&lt;author&gt;Tandon, A.&lt;/author&gt;&lt;author&gt;Schirmer, C.&lt;/author&gt;&lt;author&gt;McDonald, G. J.&lt;/author&gt;&lt;author&gt;Greenway, S. C.&lt;/author&gt;&lt;author&gt;Stram, D. O.&lt;/author&gt;&lt;author&gt;Le Marchand, L.&lt;/author&gt;&lt;author&gt;Kolonel, L. N.&lt;/author&gt;&lt;author&gt;Frasco, M.&lt;/author&gt;&lt;author&gt;Wong, D.&lt;/author&gt;&lt;author&gt;Pooler, L. C.&lt;/author&gt;&lt;author&gt;Ardlie, K.&lt;/author&gt;&lt;author&gt;Oakley-Girvan, I.&lt;/author&gt;&lt;author&gt;Whittemore, A. S.&lt;/author&gt;&lt;author&gt;Cooney, K. A.&lt;/author&gt;&lt;author&gt;John, E. M.&lt;/author&gt;&lt;author&gt;Ingles, S. A.&lt;/author&gt;&lt;author&gt;Altshuler, D.&lt;/author&gt;&lt;author&gt;Henderson, B. E.&lt;/author&gt;&lt;author&gt;Reich, D.&lt;/author&gt;&lt;/authors&gt;&lt;/contributors&gt;&lt;auth-address&gt;Department of Preventive Medicine, Keck School of Medicine, University of Southern California, Los Angeles, California 90089, USA.&lt;/auth-address&gt;&lt;titles&gt;&lt;title&gt;Multiple regions within 8q24 independently affect risk for prostate cancer&lt;/title&gt;&lt;secondary-title&gt;Nat Genet&lt;/secondary-title&gt;&lt;/titles&gt;&lt;periodical&gt;&lt;full-title&gt;Nat Genet&lt;/full-title&gt;&lt;/periodical&gt;&lt;pages&gt;638-44&lt;/pages&gt;&lt;volume&gt;39&lt;/volume&gt;&lt;number&gt;5&lt;/number&gt;&lt;dates&gt;&lt;year&gt;2007&lt;/year&gt;&lt;pub-dates&gt;&lt;date&gt;May&lt;/date&gt;&lt;/pub-dates&gt;&lt;/dates&gt;&lt;accession-num&gt;17401364&lt;/accession-num&gt;&lt;urls&gt;&lt;related-urls&gt;&lt;url&gt;http://www.ncbi.nlm.nih.gov/entrez/query.fcgi?cmd=Retrieve&amp;amp;db=PubMed&amp;amp;dopt=Citation&amp;amp;list_uids=1740136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9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  <w:bCs/>
              </w:rPr>
              <w:t>8q24,rs11986220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64</w:t>
            </w:r>
            <w:r w:rsidRPr="00B11360">
              <w:rPr>
                <w:rFonts w:ascii="Times New Roman" w:hAnsi="Times New Roman"/>
                <w:vertAlign w:val="superscript"/>
              </w:rPr>
              <w:t>b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0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Jia&lt;/Author&gt;&lt;Year&gt;2009&lt;/Year&gt;&lt;RecNum&gt;405&lt;/RecNum&gt;&lt;record&gt;&lt;rec-number&gt;405&lt;/rec-number&gt;&lt;ref-type name="Journal Article"&gt;17&lt;/ref-type&gt;&lt;contributors&gt;&lt;authors&gt;&lt;author&gt;Jia, L.&lt;/author&gt;&lt;author&gt;Landan, G.&lt;/author&gt;&lt;author&gt;Pomerantz, M.&lt;/author&gt;&lt;author&gt;Jaschek, R.&lt;/author&gt;&lt;author&gt;Herman, P.&lt;/author&gt;&lt;author&gt;Reich, D.&lt;/author&gt;&lt;author&gt;Yan, C.&lt;/author&gt;&lt;author&gt;Khalid, O.&lt;/author&gt;&lt;author&gt;Kantoff, P.&lt;/author&gt;&lt;author&gt;Oh, W.&lt;/author&gt;&lt;author&gt;Manak, J. R.&lt;/author&gt;&lt;author&gt;Berman, B. P.&lt;/author&gt;&lt;author&gt;Henderson, B. E.&lt;/author&gt;&lt;author&gt;Frenkel, B.&lt;/author&gt;&lt;author&gt;Haiman, C. A.&lt;/author&gt;&lt;author&gt;Freedman, M.&lt;/author&gt;&lt;author&gt;Tanay, A.&lt;/author&gt;&lt;author&gt;Coetzee, G. A.&lt;/author&gt;&lt;/authors&gt;&lt;/contributors&gt;&lt;auth-address&gt;USC/Norris Cancer Center, Department of Preventive Medicine, University of Southern California, Los Angeles, CA, USA.&lt;/auth-address&gt;&lt;titles&gt;&lt;title&gt;Functional enhancers at the gene-poor 8q24 cancer-linked locus&lt;/title&gt;&lt;secondary-title&gt;PLoS Genet&lt;/secondary-title&gt;&lt;/titles&gt;&lt;periodical&gt;&lt;full-title&gt;PLoS Genet&lt;/full-title&gt;&lt;/periodical&gt;&lt;pages&gt;e1000597&lt;/pages&gt;&lt;volume&gt;5&lt;/volume&gt;&lt;number&gt;8&lt;/number&gt;&lt;keywords&gt;&lt;keyword&gt;Cell Line&lt;/keyword&gt;&lt;keyword&gt;Chromosomes, Human, Pair 8/*genetics/metabolism&lt;/keyword&gt;&lt;keyword&gt;*Enhancer Elements, Genetic&lt;/keyword&gt;&lt;keyword&gt;Genome-Wide Association Study&lt;/keyword&gt;&lt;keyword&gt;Humans&lt;/keyword&gt;&lt;keyword&gt;Neoplasms/*genetics&lt;/keyword&gt;&lt;/keywords&gt;&lt;dates&gt;&lt;year&gt;2009&lt;/year&gt;&lt;pub-dates&gt;&lt;date&gt;Aug&lt;/date&gt;&lt;/pub-dates&gt;&lt;/dates&gt;&lt;accession-num&gt;19680443&lt;/accession-num&gt;&lt;urls&gt;&lt;related-urls&gt;&lt;url&gt;http://www.ncbi.nlm.nih.gov/entrez/query.fcgi?cmd=Retrieve&amp;amp;db=PubMed&amp;amp;dopt=Citation&amp;amp;list_uids=1968044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0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spacing w:before="100" w:beforeAutospacing="1" w:after="100" w:afterAutospacing="1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  <w:bCs/>
              </w:rPr>
              <w:t>8q24,rs10090154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47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spacing w:before="100" w:beforeAutospacing="1" w:after="100" w:afterAutospacing="1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3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Al Olama&lt;/Author&gt;&lt;Year&gt;2009&lt;/Year&gt;&lt;RecNum&gt;387&lt;/RecNum&gt;&lt;record&gt;&lt;rec-number&gt;387&lt;/rec-number&gt;&lt;ref-type name="Journal Article"&gt;17&lt;/ref-type&gt;&lt;contributors&gt;&lt;authors&gt;&lt;author&gt;Al Olama, A. A.&lt;/author&gt;&lt;author&gt;Kote-Jarai, Z.&lt;/author&gt;&lt;author&gt;Giles, G. G.&lt;/author&gt;&lt;author&gt;Guy, M.&lt;/author&gt;&lt;author&gt;Morrison, J.&lt;/author&gt;&lt;author&gt;Severi, G.&lt;/author&gt;&lt;author&gt;Leongamornlert, D. A.&lt;/author&gt;&lt;author&gt;Tymrakiewicz, M.&lt;/author&gt;&lt;author&gt;Jhavar, S.&lt;/author&gt;&lt;author&gt;Saunders, E.&lt;/author&gt;&lt;author&gt;Hopper, J. L.&lt;/author&gt;&lt;author&gt;Southey, M. C.&lt;/author&gt;&lt;author&gt;Muir, K. R.&lt;/author&gt;&lt;author&gt;English, D. R.&lt;/author&gt;&lt;author&gt;Dearnaley, D. P.&lt;/author&gt;&lt;author&gt;Ardern-Jones, A. T.&lt;/author&gt;&lt;author&gt;Hall, A. L.&lt;/author&gt;&lt;author&gt;O&amp;apos;Brien, L. T.&lt;/author&gt;&lt;author&gt;Wilkinson, R. A.&lt;/author&gt;&lt;author&gt;Sawyer, E.&lt;/author&gt;&lt;author&gt;Lophatananon, A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Cooper, C.&lt;/author&gt;&lt;author&gt;Donovan, J. L.&lt;/author&gt;&lt;author&gt;Hamdy, F. C.&lt;/author&gt;&lt;author&gt;Neal, D. E.&lt;/author&gt;&lt;author&gt;Eeles, R. A.&lt;/author&gt;&lt;author&gt;Easton, D. F.&lt;/author&gt;&lt;/authors&gt;&lt;/contributors&gt;&lt;auth-address&gt;Cancer Research UK Genetic Epidemiology Unit, University of Cambridge, Cambridge, UK.&lt;/auth-address&gt;&lt;titles&gt;&lt;title&gt;Multiple loci on 8q24 associated with prostate cancer susceptibility&lt;/title&gt;&lt;secondary-title&gt;Nat Genet&lt;/secondary-title&gt;&lt;/titles&gt;&lt;periodical&gt;&lt;full-title&gt;Nat Genet&lt;/full-title&gt;&lt;/periodical&gt;&lt;pages&gt;1058-60&lt;/pages&gt;&lt;volume&gt;41&lt;/volume&gt;&lt;number&gt;10&lt;/number&gt;&lt;keywords&gt;&lt;keyword&gt;*Chromosomes, Human, Pair 8&lt;/keyword&gt;&lt;keyword&gt;Disease Susceptibility&lt;/keyword&gt;&lt;keyword&gt;Genome, Human&lt;/keyword&gt;&lt;keyword&gt;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keyword&gt;Risk Factors&lt;/keyword&gt;&lt;/keywords&gt;&lt;dates&gt;&lt;year&gt;2009&lt;/year&gt;&lt;pub-dates&gt;&lt;date&gt;Oct&lt;/date&gt;&lt;/pub-dates&gt;&lt;/dates&gt;&lt;accession-num&gt;19767752&lt;/accession-num&gt;&lt;urls&gt;&lt;related-urls&gt;&lt;url&gt;http://www.ncbi.nlm.nih.gov/entrez/query.fcgi?cmd=Retrieve&amp;amp;db=PubMed&amp;amp;dopt=Citation&amp;amp;list_uids=1976775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8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0q11,rs10993994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0q26, rs4962416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7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6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3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Thomas&lt;/Author&gt;&lt;Year&gt;2008&lt;/Year&gt;&lt;RecNum&gt;376&lt;/RecNum&gt;&lt;record&gt;&lt;rec-number&gt;376&lt;/rec-number&gt;&lt;ref-type name="Journal Article"&gt;17&lt;/ref-type&gt;&lt;contributors&gt;&lt;authors&gt;&lt;author&gt;Thomas, G.&lt;/author&gt;&lt;author&gt;Jacobs, K. B.&lt;/author&gt;&lt;author&gt;Yeager, M.&lt;/author&gt;&lt;author&gt;Kraft, P.&lt;/author&gt;&lt;author&gt;Wacholder, S.&lt;/author&gt;&lt;author&gt;Orr, N.&lt;/author&gt;&lt;author&gt;Yu, K.&lt;/author&gt;&lt;author&gt;Chatterjee, N.&lt;/author&gt;&lt;author&gt;Welch, R.&lt;/author&gt;&lt;author&gt;Hutchinson, A.&lt;/author&gt;&lt;author&gt;Crenshaw, A.&lt;/author&gt;&lt;author&gt;Cancel-Tassin, G.&lt;/author&gt;&lt;author&gt;Staats, B. J.&lt;/author&gt;&lt;author&gt;Wang, Z.&lt;/author&gt;&lt;author&gt;Gonzalez-Bosquet, J.&lt;/author&gt;&lt;author&gt;Fang, J.&lt;/author&gt;&lt;author&gt;Deng, X.&lt;/author&gt;&lt;author&gt;Berndt, S. I.&lt;/author&gt;&lt;author&gt;Calle, E. E.&lt;/author&gt;&lt;author&gt;Feigelson, H. S.&lt;/author&gt;&lt;author&gt;Thun, M. J.&lt;/author&gt;&lt;author&gt;Rodriguez, C.&lt;/author&gt;&lt;author&gt;Albanes, D.&lt;/author&gt;&lt;author&gt;Virtamo, J.&lt;/author&gt;&lt;author&gt;Weinstein, S.&lt;/author&gt;&lt;author&gt;Schumacher, F. R.&lt;/author&gt;&lt;author&gt;Giovannucci, E.&lt;/author&gt;&lt;author&gt;Willett, W. C.&lt;/author&gt;&lt;author&gt;Cussenot, O.&lt;/author&gt;&lt;author&gt;Valeri, A.&lt;/author&gt;&lt;author&gt;Andriole, G. L.&lt;/author&gt;&lt;author&gt;Crawford, E. D.&lt;/author&gt;&lt;author&gt;Tucker, M.&lt;/author&gt;&lt;author&gt;Gerhard, D. S.&lt;/author&gt;&lt;author&gt;Fraumeni, J. F., Jr.&lt;/author&gt;&lt;author&gt;Hoover, R.&lt;/author&gt;&lt;author&gt;Hayes, R. B.&lt;/author&gt;&lt;author&gt;Hunter, D. J.&lt;/author&gt;&lt;author&gt;Chanock, S. J.&lt;/author&gt;&lt;/authors&gt;&lt;/contributors&gt;&lt;auth-address&gt;Division of Cancer Epidemiology and Genetics, National Cancer Institute, National Institutes of Health, Department of Health and Human Services, Bethesda, Maryland 20892, USA.&lt;/auth-address&gt;&lt;titles&gt;&lt;title&gt;Multiple loci identified in a genome-wide association study of prostate cancer&lt;/title&gt;&lt;secondary-title&gt;Nat Genet&lt;/secondary-title&gt;&lt;/titles&gt;&lt;periodical&gt;&lt;full-title&gt;Nat Genet&lt;/full-title&gt;&lt;/periodical&gt;&lt;pages&gt;310-5&lt;/pages&gt;&lt;volume&gt;40&lt;/volume&gt;&lt;number&gt;3&lt;/number&gt;&lt;keywords&gt;&lt;keyword&gt;Cadherins/genetics&lt;/keyword&gt;&lt;keyword&gt;Case-Control Studies&lt;/keyword&gt;&lt;keyword&gt;*Chromosome Mapping&lt;/keyword&gt;&lt;keyword&gt;DNA Mutational Analysis&lt;/keyword&gt;&lt;keyword&gt;European Continental Ancestry Group/genetics&lt;/keyword&gt;&lt;keyword&gt;Gene Frequency&lt;/keyword&gt;&lt;keyword&gt;Genetic Predisposition to Disease&lt;/keyword&gt;&lt;keyword&gt;Genome, Human&lt;/keyword&gt;&lt;keyword&gt;Humans&lt;/keyword&gt;&lt;keyword&gt;Interleukin-16/genetics&lt;/keyword&gt;&lt;keyword&gt;Linkage (Genetics)&lt;/keyword&gt;&lt;keyword&gt;Linkage Disequilibrium&lt;/keyword&gt;&lt;keyword&gt;Male&lt;/keyword&gt;&lt;keyword&gt;Phosphoproteins/genetics&lt;/keyword&gt;&lt;keyword&gt;Polymorphism, Single Nucleotide&lt;/keyword&gt;&lt;keyword&gt;Prostatic Neoplasms/*genetics&lt;/keyword&gt;&lt;keyword&gt;*Quantitative Trait Loci&lt;/keyword&gt;&lt;/keywords&gt;&lt;dates&gt;&lt;year&gt;2008&lt;/year&gt;&lt;pub-dates&gt;&lt;date&gt;Mar&lt;/date&gt;&lt;/pub-dates&gt;&lt;/dates&gt;&lt;accession-num&gt;18264096&lt;/accession-num&gt;&lt;urls&gt;&lt;related-urls&gt;&lt;url&gt;http://www.ncbi.nlm.nih.gov/entrez/query.fcgi?cmd=Retrieve&amp;amp;db=PubMed&amp;amp;dopt=Citation&amp;amp;list_uids=18264096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7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1p15, rs7127900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36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1q13,rs12418451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3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0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Zheng&lt;/Author&gt;&lt;Year&gt;2009&lt;/Year&gt;&lt;RecNum&gt;403&lt;/RecNum&gt;&lt;record&gt;&lt;rec-number&gt;403&lt;/rec-number&gt;&lt;ref-type name="Journal Article"&gt;17&lt;/ref-type&gt;&lt;contributors&gt;&lt;authors&gt;&lt;author&gt;Zheng, S. L.&lt;/author&gt;&lt;author&gt;Stevens, V. L.&lt;/author&gt;&lt;author&gt;Wiklund, F.&lt;/author&gt;&lt;author&gt;Isaacs, S. D.&lt;/author&gt;&lt;author&gt;Sun, J.&lt;/author&gt;&lt;author&gt;Smith, S.&lt;/author&gt;&lt;author&gt;Pruett, K.&lt;/author&gt;&lt;author&gt;Wiley, K. E.&lt;/author&gt;&lt;author&gt;Kim, S. T.&lt;/author&gt;&lt;author&gt;Zhu, Y.&lt;/author&gt;&lt;author&gt;Zhang, Z.&lt;/author&gt;&lt;author&gt;Hsu, F. C.&lt;/author&gt;&lt;author&gt;Turner, A. R.&lt;/author&gt;&lt;author&gt;Johansson, J. E.&lt;/author&gt;&lt;author&gt;Liu, W.&lt;/author&gt;&lt;author&gt;Kim, J. W.&lt;/author&gt;&lt;author&gt;Chang, B. L.&lt;/author&gt;&lt;author&gt;Duggan, D.&lt;/author&gt;&lt;author&gt;Carpten, J.&lt;/author&gt;&lt;author&gt;Rodriguez, C.&lt;/author&gt;&lt;author&gt;Isaacs, W.&lt;/author&gt;&lt;author&gt;Gronberg, H.&lt;/author&gt;&lt;author&gt;Xu, J.&lt;/author&gt;&lt;/authors&gt;&lt;/contributors&gt;&lt;auth-address&gt;Center for Cancer Genomics, Center for Human Genomics, Wake Forest University School of Medicine, Winston-Salem, North Carolina, USA.&lt;/auth-address&gt;&lt;titles&gt;&lt;title&gt;Two independent prostate cancer risk-associated Loci at 11q13&lt;/title&gt;&lt;secondary-title&gt;Cancer Epidemiol Biomarkers Prev&lt;/secondary-title&gt;&lt;/titles&gt;&lt;periodical&gt;&lt;full-title&gt;Cancer Epidemiol Biomarkers Prev&lt;/full-title&gt;&lt;/periodical&gt;&lt;pages&gt;1815-20&lt;/pages&gt;&lt;volume&gt;18&lt;/volume&gt;&lt;number&gt;6&lt;/number&gt;&lt;keywords&gt;&lt;keyword&gt;Case-Control Studies&lt;/keyword&gt;&lt;keyword&gt;Chromosomes, Human, Pair 11/*genetics&lt;/keyword&gt;&lt;keyword&gt;*Genetic Predisposition to Disease&lt;/keyword&gt;&lt;keyword&gt;Genome-Wide Association Study&lt;/keyword&gt;&lt;keyword&gt;Humans&lt;/keyword&gt;&lt;keyword&gt;Male&lt;/keyword&gt;&lt;keyword&gt;Polymorphism, Single Nucleotide&lt;/keyword&gt;&lt;keyword&gt;Prostatic Neoplasms/*genetics/pathology&lt;/keyword&gt;&lt;keyword&gt;Risk Factors&lt;/keyword&gt;&lt;/keywords&gt;&lt;dates&gt;&lt;year&gt;2009&lt;/year&gt;&lt;pub-dates&gt;&lt;date&gt;Jun&lt;/date&gt;&lt;/pub-dates&gt;&lt;/dates&gt;&lt;accession-num&gt;19505914&lt;/accession-num&gt;&lt;urls&gt;&lt;related-urls&gt;&lt;url&gt;http://www.ncbi.nlm.nih.gov/entrez/query.fcgi?cmd=Retrieve&amp;amp;db=PubMed&amp;amp;dopt=Citation&amp;amp;list_uids=1950591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1q13,rs11228565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3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1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6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9&lt;/Year&gt;&lt;RecNum&gt;391&lt;/RecNum&gt;&lt;record&gt;&lt;rec-number&gt;391&lt;/rec-number&gt;&lt;ref-type name="Journal Article"&gt;17&lt;/ref-type&gt;&lt;contributors&gt;&lt;authors&gt;&lt;author&gt;Gudmundsson, J.&lt;/author&gt;&lt;author&gt;Sulem, P.&lt;/author&gt;&lt;author&gt;Gudbjartsson, D. F.&lt;/author&gt;&lt;author&gt;Blondal, T.&lt;/author&gt;&lt;author&gt;Gylfason, A.&lt;/author&gt;&lt;author&gt;Agnarsson, B. A.&lt;/author&gt;&lt;author&gt;Benediktsdottir, K. R.&lt;/author&gt;&lt;author&gt;Magnusdottir, D. N.&lt;/author&gt;&lt;author&gt;Orlygsdottir, G.&lt;/author&gt;&lt;author&gt;Jakobsdottir, M.&lt;/author&gt;&lt;author&gt;Stacey, S. N.&lt;/author&gt;&lt;author&gt;Sigurdsson, A.&lt;/author&gt;&lt;author&gt;Wahlfors, T.&lt;/author&gt;&lt;author&gt;Tammela, T.&lt;/author&gt;&lt;author&gt;Breyer, J. P.&lt;/author&gt;&lt;author&gt;McReynolds, K. M.&lt;/author&gt;&lt;author&gt;Bradley, K. M.&lt;/author&gt;&lt;author&gt;Saez, B.&lt;/author&gt;&lt;author&gt;Godino, J.&lt;/author&gt;&lt;author&gt;Navarrete, S.&lt;/author&gt;&lt;author&gt;Fuertes, F.&lt;/author&gt;&lt;author&gt;Murillo, L.&lt;/author&gt;&lt;author&gt;Polo, E.&lt;/author&gt;&lt;author&gt;Aben, K. K.&lt;/author&gt;&lt;author&gt;van Oort, I. M.&lt;/author&gt;&lt;author&gt;Suarez, B. K.&lt;/author&gt;&lt;author&gt;Helfand, B. T.&lt;/author&gt;&lt;author&gt;Kan, D.&lt;/author&gt;&lt;author&gt;Zanon, C.&lt;/author&gt;&lt;author&gt;Frigge, M. L.&lt;/author&gt;&lt;author&gt;Kristjansson, K.&lt;/author&gt;&lt;author&gt;Gulcher, J. R.&lt;/author&gt;&lt;author&gt;Einarsson, G. V.&lt;/author&gt;&lt;author&gt;Jonsson, E.&lt;/author&gt;&lt;author&gt;Catalona, W. J.&lt;/author&gt;&lt;author&gt;Mayordomo, J. I.&lt;/author&gt;&lt;author&gt;Kiemeney, L. A.&lt;/author&gt;&lt;author&gt;Smith, J. R.&lt;/author&gt;&lt;author&gt;Schleutker, J.&lt;/author&gt;&lt;author&gt;Barkardottir, R. B.&lt;/author&gt;&lt;author&gt;Kong, A.&lt;/author&gt;&lt;author&gt;Thorsteinsdottir, U.&lt;/author&gt;&lt;author&gt;Rafnar, T.&lt;/author&gt;&lt;author&gt;Stefansson, K.&lt;/author&gt;&lt;/authors&gt;&lt;/contributors&gt;&lt;auth-address&gt;deCODE Genetics, Reykjavik, Iceland.&lt;/auth-address&gt;&lt;titles&gt;&lt;title&gt;Genome-wide association and replication studies identify four variants associated with prostate cancer susceptibility&lt;/title&gt;&lt;secondary-title&gt;Nat Genet&lt;/secondary-title&gt;&lt;/titles&gt;&lt;periodical&gt;&lt;full-title&gt;Nat Genet&lt;/full-title&gt;&lt;/periodical&gt;&lt;pages&gt;1122-6&lt;/pages&gt;&lt;volume&gt;41&lt;/volume&gt;&lt;number&gt;10&lt;/number&gt;&lt;keywords&gt;&lt;keyword&gt;DNA/*genetics&lt;/keyword&gt;&lt;keyword&gt;*DNA Replication&lt;/keyword&gt;&lt;keyword&gt;Disease Susceptibility&lt;/keyword&gt;&lt;keyword&gt;European Continental Ancestry Group/genetics&lt;/keyword&gt;&lt;keyword&gt;*Genome, Human&lt;/keyword&gt;&lt;keyword&gt;*Genome-Wide Association Study&lt;/keyword&gt;&lt;keyword&gt;Humans&lt;/keyword&gt;&lt;keyword&gt;Iceland&lt;/keyword&gt;&lt;keyword&gt;Male&lt;/keyword&gt;&lt;keyword&gt;*Polymorphism, Single Nucleotide&lt;/keyword&gt;&lt;keyword&gt;Prostatic Neoplasms/epidemiology/*genetics&lt;/keyword&gt;&lt;keyword&gt;Risk Factors&lt;/keyword&gt;&lt;/keywords&gt;&lt;dates&gt;&lt;year&gt;2009&lt;/year&gt;&lt;pub-dates&gt;&lt;date&gt;Oct&lt;/date&gt;&lt;/pub-dates&gt;&lt;/dates&gt;&lt;accession-num&gt;19767754&lt;/accession-num&gt;&lt;urls&gt;&lt;related-urls&gt;&lt;url&gt;http://www.ncbi.nlm.nih.gov/entrez/query.fcgi?cmd=Retrieve&amp;amp;db=PubMed&amp;amp;dopt=Citation&amp;amp;list_uids=1976775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5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1q13, rs7931342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7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1q13,rs10896449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7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Thomas&lt;/Author&gt;&lt;Year&gt;2008&lt;/Year&gt;&lt;RecNum&gt;376&lt;/RecNum&gt;&lt;record&gt;&lt;rec-number&gt;376&lt;/rec-number&gt;&lt;ref-type name="Journal Article"&gt;17&lt;/ref-type&gt;&lt;contributors&gt;&lt;authors&gt;&lt;author&gt;Thomas, G.&lt;/author&gt;&lt;author&gt;Jacobs, K. B.&lt;/author&gt;&lt;author&gt;Yeager, M.&lt;/author&gt;&lt;author&gt;Kraft, P.&lt;/author&gt;&lt;author&gt;Wacholder, S.&lt;/author&gt;&lt;author&gt;Orr, N.&lt;/author&gt;&lt;author&gt;Yu, K.&lt;/author&gt;&lt;author&gt;Chatterjee, N.&lt;/author&gt;&lt;author&gt;Welch, R.&lt;/author&gt;&lt;author&gt;Hutchinson, A.&lt;/author&gt;&lt;author&gt;Crenshaw, A.&lt;/author&gt;&lt;author&gt;Cancel-Tassin, G.&lt;/author&gt;&lt;author&gt;Staats, B. J.&lt;/author&gt;&lt;author&gt;Wang, Z.&lt;/author&gt;&lt;author&gt;Gonzalez-Bosquet, J.&lt;/author&gt;&lt;author&gt;Fang, J.&lt;/author&gt;&lt;author&gt;Deng, X.&lt;/author&gt;&lt;author&gt;Berndt, S. I.&lt;/author&gt;&lt;author&gt;Calle, E. E.&lt;/author&gt;&lt;author&gt;Feigelson, H. S.&lt;/author&gt;&lt;author&gt;Thun, M. J.&lt;/author&gt;&lt;author&gt;Rodriguez, C.&lt;/author&gt;&lt;author&gt;Albanes, D.&lt;/author&gt;&lt;author&gt;Virtamo, J.&lt;/author&gt;&lt;author&gt;Weinstein, S.&lt;/author&gt;&lt;author&gt;Schumacher, F. R.&lt;/author&gt;&lt;author&gt;Giovannucci, E.&lt;/author&gt;&lt;author&gt;Willett, W. C.&lt;/author&gt;&lt;author&gt;Cussenot, O.&lt;/author&gt;&lt;author&gt;Valeri, A.&lt;/author&gt;&lt;author&gt;Andriole, G. L.&lt;/author&gt;&lt;author&gt;Crawford, E. D.&lt;/author&gt;&lt;author&gt;Tucker, M.&lt;/author&gt;&lt;author&gt;Gerhard, D. S.&lt;/author&gt;&lt;author&gt;Fraumeni, J. F., Jr.&lt;/author&gt;&lt;author&gt;Hoover, R.&lt;/author&gt;&lt;author&gt;Hayes, R. B.&lt;/author&gt;&lt;author&gt;Hunter, D. J.&lt;/author&gt;&lt;author&gt;Chanock, S. J.&lt;/author&gt;&lt;/authors&gt;&lt;/contributors&gt;&lt;auth-address&gt;Division of Cancer Epidemiology and Genetics, National Cancer Institute, National Institutes of Health, Department of Health and Human Services, Bethesda, Maryland 20892, USA.&lt;/auth-address&gt;&lt;titles&gt;&lt;title&gt;Multiple loci identified in a genome-wide association study of prostate cancer&lt;/title&gt;&lt;secondary-title&gt;Nat Genet&lt;/secondary-title&gt;&lt;/titles&gt;&lt;periodical&gt;&lt;full-title&gt;Nat Genet&lt;/full-title&gt;&lt;/periodical&gt;&lt;pages&gt;310-5&lt;/pages&gt;&lt;volume&gt;40&lt;/volume&gt;&lt;number&gt;3&lt;/number&gt;&lt;keywords&gt;&lt;keyword&gt;Cadherins/genetics&lt;/keyword&gt;&lt;keyword&gt;Case-Control Studies&lt;/keyword&gt;&lt;keyword&gt;*Chromosome Mapping&lt;/keyword&gt;&lt;keyword&gt;DNA Mutational Analysis&lt;/keyword&gt;&lt;keyword&gt;European Continental Ancestry Group/genetics&lt;/keyword&gt;&lt;keyword&gt;Gene Frequency&lt;/keyword&gt;&lt;keyword&gt;Genetic Predisposition to Disease&lt;/keyword&gt;&lt;keyword&gt;Genome, Human&lt;/keyword&gt;&lt;keyword&gt;Humans&lt;/keyword&gt;&lt;keyword&gt;Interleukin-16/genetics&lt;/keyword&gt;&lt;keyword&gt;Linkage (Genetics)&lt;/keyword&gt;&lt;keyword&gt;Linkage Disequilibrium&lt;/keyword&gt;&lt;keyword&gt;Male&lt;/keyword&gt;&lt;keyword&gt;Phosphoproteins/genetics&lt;/keyword&gt;&lt;keyword&gt;Polymorphism, Single Nucleotide&lt;/keyword&gt;&lt;keyword&gt;Prostatic Neoplasms/*genetics&lt;/keyword&gt;&lt;keyword&gt;*Quantitative Trait Loci&lt;/keyword&gt;&lt;/keywords&gt;&lt;dates&gt;&lt;year&gt;2008&lt;/year&gt;&lt;pub-dates&gt;&lt;date&gt;Mar&lt;/date&gt;&lt;/pub-dates&gt;&lt;/dates&gt;&lt;accession-num&gt;18264096&lt;/accession-num&gt;&lt;urls&gt;&lt;related-urls&gt;&lt;url&gt;http://www.ncbi.nlm.nih.gov/entrez/query.fcgi?cmd=Retrieve&amp;amp;db=PubMed&amp;amp;dopt=Citation&amp;amp;list_uids=18264096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7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3q22,rs9600079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8</w:t>
            </w:r>
            <w:r w:rsidRPr="00B11360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53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Takata&lt;/Author&gt;&lt;RecNum&gt;404&lt;/RecNum&gt;&lt;record&gt;&lt;rec-number&gt;404&lt;/rec-number&gt;&lt;ref-type name="Journal Article"&gt;17&lt;/ref-type&gt;&lt;contributors&gt;&lt;authors&gt;&lt;author&gt;Takata, R.&lt;/author&gt;&lt;author&gt;Akamatsu, S.&lt;/author&gt;&lt;author&gt;Kubo, M.&lt;/author&gt;&lt;author&gt;Takahashi, A.&lt;/author&gt;&lt;author&gt;Hosono, N.&lt;/author&gt;&lt;author&gt;Kawaguchi, T.&lt;/author&gt;&lt;author&gt;Tsunoda, T.&lt;/author&gt;&lt;author&gt;Inazawa, J.&lt;/author&gt;&lt;author&gt;Kamatani, N.&lt;/author&gt;&lt;author&gt;Ogawa, O.&lt;/author&gt;&lt;author&gt;Fujioka, T.&lt;/author&gt;&lt;author&gt;Nakamura, Y.&lt;/author&gt;&lt;author&gt;Nakagawa, H.&lt;/author&gt;&lt;/authors&gt;&lt;/contributors&gt;&lt;auth-address&gt;[1] Laboratory for Biomarker Development, Center of Genomic Medicine, RIKEN, Tokyo, Japan. [2] Department of Urology, Iwate Medical University, Morioka, Japan.&lt;/auth-address&gt;&lt;titles&gt;&lt;title&gt;Genome-wide association study identifies five new susceptibility loci for prostate cancer in the Japanese population&lt;/title&gt;&lt;secondary-title&gt;Nat Genet&lt;/secondary-title&gt;&lt;/titles&gt;&lt;periodical&gt;&lt;full-title&gt;Nat Genet&lt;/full-title&gt;&lt;/periodical&gt;&lt;pages&gt;751-4&lt;/pages&gt;&lt;volume&gt;42&lt;/volume&gt;&lt;number&gt;9&lt;/number&gt;&lt;dates&gt;&lt;pub-dates&gt;&lt;date&gt;Sep&lt;/date&gt;&lt;/pub-dates&gt;&lt;/dates&gt;&lt;accession-num&gt;20676098&lt;/accession-num&gt;&lt;urls&gt;&lt;related-urls&gt;&lt;url&gt;http://www.ncbi.nlm.nih.gov/entrez/query.fcgi?cmd=Retrieve&amp;amp;db=PubMed&amp;amp;dopt=Citation&amp;amp;list_uids=20676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7p12, rs4054823</w:t>
            </w:r>
            <w:r w:rsidRPr="00B11360">
              <w:rPr>
                <w:rFonts w:ascii="Times New Roman" w:hAnsi="Times New Roman"/>
                <w:vertAlign w:val="superscript"/>
              </w:rPr>
              <w:t>c</w:t>
            </w:r>
            <w:r w:rsidRPr="00B11360"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  <w:vertAlign w:val="superscript"/>
              </w:rPr>
            </w:pPr>
            <w:r w:rsidRPr="00B11360">
              <w:rPr>
                <w:rFonts w:ascii="Times New Roman" w:hAnsi="Times New Roman"/>
              </w:rPr>
              <w:t>1.13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0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 ExcludeYear="1"&gt;&lt;Author&gt;Xu&lt;/Author&gt;&lt;RecNum&gt;406&lt;/RecNum&gt;&lt;record&gt;&lt;rec-number&gt;406&lt;/rec-number&gt;&lt;ref-type name="Journal Article"&gt;17&lt;/ref-type&gt;&lt;contributors&gt;&lt;authors&gt;&lt;author&gt;Xu, J.&lt;/author&gt;&lt;author&gt;Zheng, S. L.&lt;/author&gt;&lt;author&gt;Isaacs, S. D.&lt;/author&gt;&lt;author&gt;Wiley, K. E.&lt;/author&gt;&lt;author&gt;Wiklund, F.&lt;/author&gt;&lt;author&gt;Sun, J.&lt;/author&gt;&lt;author&gt;Kader, A. K.&lt;/author&gt;&lt;author&gt;Li, G.&lt;/author&gt;&lt;author&gt;Purcell, L. D.&lt;/author&gt;&lt;author&gt;Kim, S. T.&lt;/author&gt;&lt;author&gt;Hsu, F. C.&lt;/author&gt;&lt;author&gt;Stattin, P.&lt;/author&gt;&lt;author&gt;Hugosson, J.&lt;/author&gt;&lt;author&gt;Adolfsson, J.&lt;/author&gt;&lt;author&gt;Walsh, P. C.&lt;/author&gt;&lt;author&gt;Trent, J. M.&lt;/author&gt;&lt;author&gt;Duggan, D.&lt;/author&gt;&lt;author&gt;Carpten, J.&lt;/author&gt;&lt;author&gt;Gronberg, H.&lt;/author&gt;&lt;author&gt;Isaacs, W. B.&lt;/author&gt;&lt;/authors&gt;&lt;/contributors&gt;&lt;auth-address&gt;Center for Cancer Genomics, Wake Forest University School of Medicine, Winston-Salem, NC 27157, USA. jxu@wfubmc.edu&lt;/auth-address&gt;&lt;titles&gt;&lt;title&gt;Inherited genetic variant predisposes to aggressive but not indolent prostate cancer&lt;/title&gt;&lt;secondary-title&gt;Proc Natl Acad Sci U S A&lt;/secondary-title&gt;&lt;/titles&gt;&lt;periodical&gt;&lt;full-title&gt;Proc Natl Acad Sci U S A&lt;/full-title&gt;&lt;/periodical&gt;&lt;pages&gt;2136-40&lt;/pages&gt;&lt;volume&gt;107&lt;/volume&gt;&lt;number&gt;5&lt;/number&gt;&lt;keywords&gt;&lt;keyword&gt;Gene Frequency&lt;/keyword&gt;&lt;keyword&gt;Genetic Predisposition to Disease&lt;/keyword&gt;&lt;keyword&gt;*Genetic Variation&lt;/keyword&gt;&lt;keyword&gt;Genotype&lt;/keyword&gt;&lt;keyword&gt;Humans&lt;/keyword&gt;&lt;keyword&gt;Male&lt;/keyword&gt;&lt;keyword&gt;Neoplasm Invasiveness/genetics&lt;/keyword&gt;&lt;keyword&gt;*Polymorphism, Single Nucleotide&lt;/keyword&gt;&lt;keyword&gt;Prostatic Neoplasms/*genetics/pathology&lt;/keyword&gt;&lt;keyword&gt;Registries&lt;/keyword&gt;&lt;keyword&gt;Sweden&lt;/keyword&gt;&lt;keyword&gt;Tumor Markers, Biological/genetics&lt;/keyword&gt;&lt;keyword&gt;United States&lt;/keyword&gt;&lt;/keywords&gt;&lt;dates&gt;&lt;pub-dates&gt;&lt;date&gt;Feb 2&lt;/date&gt;&lt;/pub-dates&gt;&lt;/dates&gt;&lt;accession-num&gt;20080650&lt;/accession-num&gt;&lt;urls&gt;&lt;related-urls&gt;&lt;url&gt;http://www.ncbi.nlm.nih.gov/entrez/query.fcgi?cmd=Retrieve&amp;amp;db=PubMed&amp;amp;dopt=Citation&amp;amp;list_uids=20080650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7q12,rs11649743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8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91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7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Sun&lt;/Author&gt;&lt;Year&gt;2008&lt;/Year&gt;&lt;RecNum&gt;402&lt;/RecNum&gt;&lt;record&gt;&lt;rec-number&gt;402&lt;/rec-number&gt;&lt;ref-type name="Journal Article"&gt;17&lt;/ref-type&gt;&lt;contributors&gt;&lt;authors&gt;&lt;author&gt;Sun, J.&lt;/author&gt;&lt;author&gt;Zheng, S. L.&lt;/author&gt;&lt;author&gt;Wiklund, F.&lt;/author&gt;&lt;author&gt;Isaacs, S. D.&lt;/author&gt;&lt;author&gt;Purcell, L. D.&lt;/author&gt;&lt;author&gt;Gao, Z.&lt;/author&gt;&lt;author&gt;Hsu, F. C.&lt;/author&gt;&lt;author&gt;Kim, S. T.&lt;/author&gt;&lt;author&gt;Liu, W.&lt;/author&gt;&lt;author&gt;Zhu, Y.&lt;/author&gt;&lt;author&gt;Stattin, P.&lt;/author&gt;&lt;author&gt;Adami, H. O.&lt;/author&gt;&lt;author&gt;Wiley, K. E.&lt;/author&gt;&lt;author&gt;Dimitrov, L.&lt;/author&gt;&lt;author&gt;Sun, J.&lt;/author&gt;&lt;author&gt;Li, T.&lt;/author&gt;&lt;author&gt;Turner, A. R.&lt;/author&gt;&lt;author&gt;Adams, T. S.&lt;/author&gt;&lt;author&gt;Adolfsson, J.&lt;/author&gt;&lt;author&gt;Johansson, J. E.&lt;/author&gt;&lt;author&gt;Lowey, J.&lt;/author&gt;&lt;author&gt;Trock, B. J.&lt;/author&gt;&lt;author&gt;Partin, A. W.&lt;/author&gt;&lt;author&gt;Walsh, P. C.&lt;/author&gt;&lt;author&gt;Trent, J. M.&lt;/author&gt;&lt;author&gt;Duggan, D.&lt;/author&gt;&lt;author&gt;Carpten, J.&lt;/author&gt;&lt;author&gt;Chang, B. L.&lt;/author&gt;&lt;author&gt;Gronberg, H.&lt;/author&gt;&lt;author&gt;Isaacs, W. B.&lt;/author&gt;&lt;author&gt;Xu, J.&lt;/author&gt;&lt;/authors&gt;&lt;/contributors&gt;&lt;auth-address&gt;Center for Cancer Genomics, Wake Forest University School of Medicine, Winston-Salem, North Carolina 27157, USA.&lt;/auth-address&gt;&lt;titles&gt;&lt;title&gt;Evidence for two independent prostate cancer risk-associated loci in the HNF1B gene at 17q12&lt;/title&gt;&lt;secondary-title&gt;Nat Genet&lt;/secondary-title&gt;&lt;/titles&gt;&lt;periodical&gt;&lt;full-title&gt;Nat Genet&lt;/full-title&gt;&lt;/periodical&gt;&lt;pages&gt;1153-5&lt;/pages&gt;&lt;volume&gt;40&lt;/volume&gt;&lt;number&gt;10&lt;/number&gt;&lt;keywords&gt;&lt;keyword&gt;Aged&lt;/keyword&gt;&lt;keyword&gt;Chromosome Mapping&lt;/keyword&gt;&lt;keyword&gt;Chromosomes, Human, Pair 17/*genetics&lt;/keyword&gt;&lt;keyword&gt;Genetic Predisposition to Disease/*genetics&lt;/keyword&gt;&lt;keyword&gt;Haplotypes/*genetics&lt;/keyword&gt;&lt;keyword&gt;Hepatocyte Nuclear Factor 1-beta/*genetics&lt;/keyword&gt;&lt;keyword&gt;Humans&lt;/keyword&gt;&lt;keyword&gt;Linkage (Genetics)&lt;/keyword&gt;&lt;keyword&gt;Male&lt;/keyword&gt;&lt;keyword&gt;Middle Aged&lt;/keyword&gt;&lt;keyword&gt;Polymorphism, Single Nucleotide/*genetics&lt;/keyword&gt;&lt;keyword&gt;Prostatic Neoplasms/*genetics/pathology&lt;/keyword&gt;&lt;keyword&gt;Risk Factors&lt;/keyword&gt;&lt;/keywords&gt;&lt;dates&gt;&lt;year&gt;2008&lt;/year&gt;&lt;pub-dates&gt;&lt;date&gt;Oct&lt;/date&gt;&lt;/pub-dates&gt;&lt;/dates&gt;&lt;accession-num&gt;18758462&lt;/accession-num&gt;&lt;urls&gt;&lt;related-urls&gt;&lt;url&gt;http://www.ncbi.nlm.nih.gov/entrez/query.fcgi?cmd=Retrieve&amp;amp;db=PubMed&amp;amp;dopt=Citation&amp;amp;list_uids=18758462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3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17q12, rs4430796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4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3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7&lt;/Year&gt;&lt;RecNum&gt;322&lt;/RecNum&gt;&lt;record&gt;&lt;rec-number&gt;322&lt;/rec-number&gt;&lt;ref-type name="Journal Article"&gt;17&lt;/ref-type&gt;&lt;contributors&gt;&lt;authors&gt;&lt;author&gt;Gudmundsson, J.&lt;/author&gt;&lt;author&gt;Sulem, P.&lt;/author&gt;&lt;author&gt;Steinthorsdottir, V.&lt;/author&gt;&lt;author&gt;Bergthorsson, J. T.&lt;/author&gt;&lt;author&gt;Thorleifsson, G.&lt;/author&gt;&lt;author&gt;Manolescu, A.&lt;/author&gt;&lt;author&gt;Rafnar, T.&lt;/author&gt;&lt;author&gt;Gudbjartsson, D.&lt;/author&gt;&lt;author&gt;Agnarsson, B. A.&lt;/author&gt;&lt;author&gt;Baker, A.&lt;/author&gt;&lt;author&gt;Sigurdsson, A.&lt;/author&gt;&lt;author&gt;Benediktsdottir, K. R.&lt;/author&gt;&lt;author&gt;Jakobsdottir, M.&lt;/author&gt;&lt;author&gt;Blondal, T.&lt;/author&gt;&lt;author&gt;Stacey, S. N.&lt;/author&gt;&lt;author&gt;Helgason, A.&lt;/author&gt;&lt;author&gt;Gunnarsdottir, S.&lt;/author&gt;&lt;author&gt;Olafsdottir, A.&lt;/author&gt;&lt;author&gt;Kristinsson, K. T.&lt;/author&gt;&lt;author&gt;Birgisdottir, B.&lt;/author&gt;&lt;author&gt;Ghosh, S.&lt;/author&gt;&lt;author&gt;Thorlacius, S.&lt;/author&gt;&lt;author&gt;Magnusdottir, D.&lt;/author&gt;&lt;author&gt;Stefansdottir, G.&lt;/author&gt;&lt;author&gt;Kristjansson, K.&lt;/author&gt;&lt;author&gt;Bagger, Y.&lt;/author&gt;&lt;author&gt;Wilensky, R. L.&lt;/author&gt;&lt;author&gt;Reilly, M. P.&lt;/author&gt;&lt;author&gt;Morris, A. D.&lt;/author&gt;&lt;author&gt;Kimber, C. H.&lt;/author&gt;&lt;author&gt;Adeyemo, A.&lt;/author&gt;&lt;author&gt;Chen, Y.&lt;/author&gt;&lt;author&gt;Zhou, J.&lt;/author&gt;&lt;author&gt;So, W. Y.&lt;/author&gt;&lt;author&gt;Tong, P. C.&lt;/author&gt;&lt;author&gt;Ng, M. C.&lt;/author&gt;&lt;author&gt;Hansen, T.&lt;/author&gt;&lt;author&gt;Andersen, G.&lt;/author&gt;&lt;author&gt;Borch-Johnsen, K.&lt;/author&gt;&lt;author&gt;Jorgensen, T.&lt;/author&gt;&lt;author&gt;Tres, A.&lt;/author&gt;&lt;author&gt;Fuertes, F.&lt;/author&gt;&lt;author&gt;Ruiz-Echarri, M.&lt;/author&gt;&lt;author&gt;Asin, L.&lt;/author&gt;&lt;author&gt;Saez, B.&lt;/author&gt;&lt;author&gt;van Boven, E.&lt;/author&gt;&lt;author&gt;Klaver, S.&lt;/author&gt;&lt;author&gt;Swinkels, D. W.&lt;/author&gt;&lt;author&gt;Aben, K. K.&lt;/author&gt;&lt;author&gt;Graif, T.&lt;/author&gt;&lt;author&gt;Cashy, J.&lt;/author&gt;&lt;author&gt;Suarez, B. K.&lt;/author&gt;&lt;author&gt;van Vierssen Trip, O.&lt;/author&gt;&lt;author&gt;Frigge, M. L.&lt;/author&gt;&lt;author&gt;Ober, C.&lt;/author&gt;&lt;author&gt;Hofker, M. H.&lt;/author&gt;&lt;author&gt;Wijmenga, C.&lt;/author&gt;&lt;author&gt;Christiansen, C.&lt;/author&gt;&lt;author&gt;Rader, D. J.&lt;/author&gt;&lt;author&gt;Palmer, C. N.&lt;/author&gt;&lt;author&gt;Rotimi, C.&lt;/author&gt;&lt;author&gt;Chan, J. C.&lt;/author&gt;&lt;author&gt;Pedersen, O.&lt;/author&gt;&lt;author&gt;Sigurdsson, G.&lt;/author&gt;&lt;author&gt;Benediktsson, R.&lt;/author&gt;&lt;author&gt;Jonsson, E.&lt;/author&gt;&lt;author&gt;Einarsson, G. V.&lt;/author&gt;&lt;author&gt;Mayordomo, J. I.&lt;/author&gt;&lt;author&gt;Catalona, W. J.&lt;/author&gt;&lt;author&gt;Kiemeney, L. A.&lt;/author&gt;&lt;author&gt;Barkardottir, R. B.&lt;/author&gt;&lt;author&gt;Gulcher, J. R.&lt;/author&gt;&lt;author&gt;Thorsteinsdottir, U.&lt;/author&gt;&lt;author&gt;Kong, A.&lt;/author&gt;&lt;author&gt;Stefansson, K.&lt;/author&gt;&lt;/authors&gt;&lt;/contributors&gt;&lt;auth-address&gt;deCODE genetics, Sturlugata 8, 101 Reykjavik, Iceland. julius.gudmundsson@decode.is&lt;/auth-address&gt;&lt;titles&gt;&lt;title&gt;Two variants on chromosome 17 confer prostate cancer risk, and the one in TCF2 protects against type 2 diabetes&lt;/title&gt;&lt;secondary-title&gt;Nat Genet&lt;/secondary-title&gt;&lt;/titles&gt;&lt;periodical&gt;&lt;full-title&gt;Nat Genet&lt;/full-title&gt;&lt;/periodical&gt;&lt;pages&gt;977-83&lt;/pages&gt;&lt;volume&gt;39&lt;/volume&gt;&lt;number&gt;8&lt;/number&gt;&lt;keywords&gt;&lt;keyword&gt;Case-Control Studies&lt;/keyword&gt;&lt;keyword&gt;*Chromosomes, Human, Pair 17&lt;/keyword&gt;&lt;keyword&gt;Diabetes Mellitus, Type 2/*genetics&lt;/keyword&gt;&lt;keyword&gt;Genetic Predisposition to Disease&lt;/keyword&gt;&lt;keyword&gt;Haplotypes&lt;/keyword&gt;&lt;keyword&gt;Hepatocyte Nuclear Factor 1-beta/*genetics&lt;/keyword&gt;&lt;keyword&gt;Humans&lt;/keyword&gt;&lt;keyword&gt;Male&lt;/keyword&gt;&lt;keyword&gt;Polymorphism, Single Nucleotide&lt;/keyword&gt;&lt;keyword&gt;Prostatic Neoplasms/*genetics&lt;/keyword&gt;&lt;/keywords&gt;&lt;dates&gt;&lt;year&gt;2007&lt;/year&gt;&lt;pub-dates&gt;&lt;date&gt;Aug&lt;/date&gt;&lt;/pub-dates&gt;&lt;/dates&gt;&lt;accession-num&gt;17603485&lt;/accession-num&gt;&lt;urls&gt;&lt;related-urls&gt;&lt;url&gt;http://www.ncbi.nlm.nih.gov/entrez/query.fcgi?cmd=Retrieve&amp;amp;db=PubMed&amp;amp;dopt=Citation&amp;amp;list_uids=17603485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7q12,rs7501939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9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49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7&lt;/Year&gt;&lt;RecNum&gt;322&lt;/RecNum&gt;&lt;record&gt;&lt;rec-number&gt;322&lt;/rec-number&gt;&lt;ref-type name="Journal Article"&gt;17&lt;/ref-type&gt;&lt;contributors&gt;&lt;authors&gt;&lt;author&gt;Gudmundsson, J.&lt;/author&gt;&lt;author&gt;Sulem, P.&lt;/author&gt;&lt;author&gt;Steinthorsdottir, V.&lt;/author&gt;&lt;author&gt;Bergthorsson, J. T.&lt;/author&gt;&lt;author&gt;Thorleifsson, G.&lt;/author&gt;&lt;author&gt;Manolescu, A.&lt;/author&gt;&lt;author&gt;Rafnar, T.&lt;/author&gt;&lt;author&gt;Gudbjartsson, D.&lt;/author&gt;&lt;author&gt;Agnarsson, B. A.&lt;/author&gt;&lt;author&gt;Baker, A.&lt;/author&gt;&lt;author&gt;Sigurdsson, A.&lt;/author&gt;&lt;author&gt;Benediktsdottir, K. R.&lt;/author&gt;&lt;author&gt;Jakobsdottir, M.&lt;/author&gt;&lt;author&gt;Blondal, T.&lt;/author&gt;&lt;author&gt;Stacey, S. N.&lt;/author&gt;&lt;author&gt;Helgason, A.&lt;/author&gt;&lt;author&gt;Gunnarsdottir, S.&lt;/author&gt;&lt;author&gt;Olafsdottir, A.&lt;/author&gt;&lt;author&gt;Kristinsson, K. T.&lt;/author&gt;&lt;author&gt;Birgisdottir, B.&lt;/author&gt;&lt;author&gt;Ghosh, S.&lt;/author&gt;&lt;author&gt;Thorlacius, S.&lt;/author&gt;&lt;author&gt;Magnusdottir, D.&lt;/author&gt;&lt;author&gt;Stefansdottir, G.&lt;/author&gt;&lt;author&gt;Kristjansson, K.&lt;/author&gt;&lt;author&gt;Bagger, Y.&lt;/author&gt;&lt;author&gt;Wilensky, R. L.&lt;/author&gt;&lt;author&gt;Reilly, M. P.&lt;/author&gt;&lt;author&gt;Morris, A. D.&lt;/author&gt;&lt;author&gt;Kimber, C. H.&lt;/author&gt;&lt;author&gt;Adeyemo, A.&lt;/author&gt;&lt;author&gt;Chen, Y.&lt;/author&gt;&lt;author&gt;Zhou, J.&lt;/author&gt;&lt;author&gt;So, W. Y.&lt;/author&gt;&lt;author&gt;Tong, P. C.&lt;/author&gt;&lt;author&gt;Ng, M. C.&lt;/author&gt;&lt;author&gt;Hansen, T.&lt;/author&gt;&lt;author&gt;Andersen, G.&lt;/author&gt;&lt;author&gt;Borch-Johnsen, K.&lt;/author&gt;&lt;author&gt;Jorgensen, T.&lt;/author&gt;&lt;author&gt;Tres, A.&lt;/author&gt;&lt;author&gt;Fuertes, F.&lt;/author&gt;&lt;author&gt;Ruiz-Echarri, M.&lt;/author&gt;&lt;author&gt;Asin, L.&lt;/author&gt;&lt;author&gt;Saez, B.&lt;/author&gt;&lt;author&gt;van Boven, E.&lt;/author&gt;&lt;author&gt;Klaver, S.&lt;/author&gt;&lt;author&gt;Swinkels, D. W.&lt;/author&gt;&lt;author&gt;Aben, K. K.&lt;/author&gt;&lt;author&gt;Graif, T.&lt;/author&gt;&lt;author&gt;Cashy, J.&lt;/author&gt;&lt;author&gt;Suarez, B. K.&lt;/author&gt;&lt;author&gt;van Vierssen Trip, O.&lt;/author&gt;&lt;author&gt;Frigge, M. L.&lt;/author&gt;&lt;author&gt;Ober, C.&lt;/author&gt;&lt;author&gt;Hofker, M. H.&lt;/author&gt;&lt;author&gt;Wijmenga, C.&lt;/author&gt;&lt;author&gt;Christiansen, C.&lt;/author&gt;&lt;author&gt;Rader, D. J.&lt;/author&gt;&lt;author&gt;Palmer, C. N.&lt;/author&gt;&lt;author&gt;Rotimi, C.&lt;/author&gt;&lt;author&gt;Chan, J. C.&lt;/author&gt;&lt;author&gt;Pedersen, O.&lt;/author&gt;&lt;author&gt;Sigurdsson, G.&lt;/author&gt;&lt;author&gt;Benediktsson, R.&lt;/author&gt;&lt;author&gt;Jonsson, E.&lt;/author&gt;&lt;author&gt;Einarsson, G. V.&lt;/author&gt;&lt;author&gt;Mayordomo, J. I.&lt;/author&gt;&lt;author&gt;Catalona, W. J.&lt;/author&gt;&lt;author&gt;Kiemeney, L. A.&lt;/author&gt;&lt;author&gt;Barkardottir, R. B.&lt;/author&gt;&lt;author&gt;Gulcher, J. R.&lt;/author&gt;&lt;author&gt;Thorsteinsdottir, U.&lt;/author&gt;&lt;author&gt;Kong, A.&lt;/author&gt;&lt;author&gt;Stefansson, K.&lt;/author&gt;&lt;/authors&gt;&lt;/contributors&gt;&lt;auth-address&gt;deCODE genetics, Sturlugata 8, 101 Reykjavik, Iceland. julius.gudmundsson@decode.is&lt;/auth-address&gt;&lt;titles&gt;&lt;title&gt;Two variants on chromosome 17 confer prostate cancer risk, and the one in TCF2 protects against type 2 diabetes&lt;/title&gt;&lt;secondary-title&gt;Nat Genet&lt;/secondary-title&gt;&lt;/titles&gt;&lt;periodical&gt;&lt;full-title&gt;Nat Genet&lt;/full-title&gt;&lt;/periodical&gt;&lt;pages&gt;977-83&lt;/pages&gt;&lt;volume&gt;39&lt;/volume&gt;&lt;number&gt;8&lt;/number&gt;&lt;keywords&gt;&lt;keyword&gt;Case-Control Studies&lt;/keyword&gt;&lt;keyword&gt;*Chromosomes, Human, Pair 17&lt;/keyword&gt;&lt;keyword&gt;Diabetes Mellitus, Type 2/*genetics&lt;/keyword&gt;&lt;keyword&gt;Genetic Predisposition to Disease&lt;/keyword&gt;&lt;keyword&gt;Haplotypes&lt;/keyword&gt;&lt;keyword&gt;Hepatocyte Nuclear Factor 1-beta/*genetics&lt;/keyword&gt;&lt;keyword&gt;Humans&lt;/keyword&gt;&lt;keyword&gt;Male&lt;/keyword&gt;&lt;keyword&gt;Polymorphism, Single Nucleotide&lt;/keyword&gt;&lt;keyword&gt;Prostatic Neoplasms/*genetics&lt;/keyword&gt;&lt;/keywords&gt;&lt;dates&gt;&lt;year&gt;2007&lt;/year&gt;&lt;pub-dates&gt;&lt;date&gt;Aug&lt;/date&gt;&lt;/pub-dates&gt;&lt;/dates&gt;&lt;accession-num&gt;17603485&lt;/accession-num&gt;&lt;urls&gt;&lt;related-urls&gt;&lt;url&gt;http://www.ncbi.nlm.nih.gov/entrez/query.fcgi?cmd=Retrieve&amp;amp;db=PubMed&amp;amp;dopt=Citation&amp;amp;list_uids=17603485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7q24, rs1859962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30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7&lt;/Year&gt;&lt;RecNum&gt;322&lt;/RecNum&gt;&lt;record&gt;&lt;rec-number&gt;322&lt;/rec-number&gt;&lt;ref-type name="Journal Article"&gt;17&lt;/ref-type&gt;&lt;contributors&gt;&lt;authors&gt;&lt;author&gt;Gudmundsson, J.&lt;/author&gt;&lt;author&gt;Sulem, P.&lt;/author&gt;&lt;author&gt;Steinthorsdottir, V.&lt;/author&gt;&lt;author&gt;Bergthorsson, J. T.&lt;/author&gt;&lt;author&gt;Thorleifsson, G.&lt;/author&gt;&lt;author&gt;Manolescu, A.&lt;/author&gt;&lt;author&gt;Rafnar, T.&lt;/author&gt;&lt;author&gt;Gudbjartsson, D.&lt;/author&gt;&lt;author&gt;Agnarsson, B. A.&lt;/author&gt;&lt;author&gt;Baker, A.&lt;/author&gt;&lt;author&gt;Sigurdsson, A.&lt;/author&gt;&lt;author&gt;Benediktsdottir, K. R.&lt;/author&gt;&lt;author&gt;Jakobsdottir, M.&lt;/author&gt;&lt;author&gt;Blondal, T.&lt;/author&gt;&lt;author&gt;Stacey, S. N.&lt;/author&gt;&lt;author&gt;Helgason, A.&lt;/author&gt;&lt;author&gt;Gunnarsdottir, S.&lt;/author&gt;&lt;author&gt;Olafsdottir, A.&lt;/author&gt;&lt;author&gt;Kristinsson, K. T.&lt;/author&gt;&lt;author&gt;Birgisdottir, B.&lt;/author&gt;&lt;author&gt;Ghosh, S.&lt;/author&gt;&lt;author&gt;Thorlacius, S.&lt;/author&gt;&lt;author&gt;Magnusdottir, D.&lt;/author&gt;&lt;author&gt;Stefansdottir, G.&lt;/author&gt;&lt;author&gt;Kristjansson, K.&lt;/author&gt;&lt;author&gt;Bagger, Y.&lt;/author&gt;&lt;author&gt;Wilensky, R. L.&lt;/author&gt;&lt;author&gt;Reilly, M. P.&lt;/author&gt;&lt;author&gt;Morris, A. D.&lt;/author&gt;&lt;author&gt;Kimber, C. H.&lt;/author&gt;&lt;author&gt;Adeyemo, A.&lt;/author&gt;&lt;author&gt;Chen, Y.&lt;/author&gt;&lt;author&gt;Zhou, J.&lt;/author&gt;&lt;author&gt;So, W. Y.&lt;/author&gt;&lt;author&gt;Tong, P. C.&lt;/author&gt;&lt;author&gt;Ng, M. C.&lt;/author&gt;&lt;author&gt;Hansen, T.&lt;/author&gt;&lt;author&gt;Andersen, G.&lt;/author&gt;&lt;author&gt;Borch-Johnsen, K.&lt;/author&gt;&lt;author&gt;Jorgensen, T.&lt;/author&gt;&lt;author&gt;Tres, A.&lt;/author&gt;&lt;author&gt;Fuertes, F.&lt;/author&gt;&lt;author&gt;Ruiz-Echarri, M.&lt;/author&gt;&lt;author&gt;Asin, L.&lt;/author&gt;&lt;author&gt;Saez, B.&lt;/author&gt;&lt;author&gt;van Boven, E.&lt;/author&gt;&lt;author&gt;Klaver, S.&lt;/author&gt;&lt;author&gt;Swinkels, D. W.&lt;/author&gt;&lt;author&gt;Aben, K. K.&lt;/author&gt;&lt;author&gt;Graif, T.&lt;/author&gt;&lt;author&gt;Cashy, J.&lt;/author&gt;&lt;author&gt;Suarez, B. K.&lt;/author&gt;&lt;author&gt;van Vierssen Trip, O.&lt;/author&gt;&lt;author&gt;Frigge, M. L.&lt;/author&gt;&lt;author&gt;Ober, C.&lt;/author&gt;&lt;author&gt;Hofker, M. H.&lt;/author&gt;&lt;author&gt;Wijmenga, C.&lt;/author&gt;&lt;author&gt;Christiansen, C.&lt;/author&gt;&lt;author&gt;Rader, D. J.&lt;/author&gt;&lt;author&gt;Palmer, C. N.&lt;/author&gt;&lt;author&gt;Rotimi, C.&lt;/author&gt;&lt;author&gt;Chan, J. C.&lt;/author&gt;&lt;author&gt;Pedersen, O.&lt;/author&gt;&lt;author&gt;Sigurdsson, G.&lt;/author&gt;&lt;author&gt;Benediktsson, R.&lt;/author&gt;&lt;author&gt;Jonsson, E.&lt;/author&gt;&lt;author&gt;Einarsson, G. V.&lt;/author&gt;&lt;author&gt;Mayordomo, J. I.&lt;/author&gt;&lt;author&gt;Catalona, W. J.&lt;/author&gt;&lt;author&gt;Kiemeney, L. A.&lt;/author&gt;&lt;author&gt;Barkardottir, R. B.&lt;/author&gt;&lt;author&gt;Gulcher, J. R.&lt;/author&gt;&lt;author&gt;Thorsteinsdottir, U.&lt;/author&gt;&lt;author&gt;Kong, A.&lt;/author&gt;&lt;author&gt;Stefansson, K.&lt;/author&gt;&lt;/authors&gt;&lt;/contributors&gt;&lt;auth-address&gt;deCODE genetics, Sturlugata 8, 101 Reykjavik, Iceland. julius.gudmundsson@decode.is&lt;/auth-address&gt;&lt;titles&gt;&lt;title&gt;Two variants on chromosome 17 confer prostate cancer risk, and the one in TCF2 protects against type 2 diabetes&lt;/title&gt;&lt;secondary-title&gt;Nat Genet&lt;/secondary-title&gt;&lt;/titles&gt;&lt;periodical&gt;&lt;full-title&gt;Nat Genet&lt;/full-title&gt;&lt;/periodical&gt;&lt;pages&gt;977-83&lt;/pages&gt;&lt;volume&gt;39&lt;/volume&gt;&lt;number&gt;8&lt;/number&gt;&lt;keywords&gt;&lt;keyword&gt;Case-Control Studies&lt;/keyword&gt;&lt;keyword&gt;*Chromosomes, Human, Pair 17&lt;/keyword&gt;&lt;keyword&gt;Diabetes Mellitus, Type 2/*genetics&lt;/keyword&gt;&lt;keyword&gt;Genetic Predisposition to Disease&lt;/keyword&gt;&lt;keyword&gt;Haplotypes&lt;/keyword&gt;&lt;keyword&gt;Hepatocyte Nuclear Factor 1-beta/*genetics&lt;/keyword&gt;&lt;keyword&gt;Humans&lt;/keyword&gt;&lt;keyword&gt;Male&lt;/keyword&gt;&lt;keyword&gt;Polymorphism, Single Nucleotide&lt;/keyword&gt;&lt;keyword&gt;Prostatic Neoplasms/*genetics&lt;/keyword&gt;&lt;/keywords&gt;&lt;dates&gt;&lt;year&gt;2007&lt;/year&gt;&lt;pub-dates&gt;&lt;date&gt;Aug&lt;/date&gt;&lt;/pub-dates&gt;&lt;/dates&gt;&lt;accession-num&gt;17603485&lt;/accession-num&gt;&lt;urls&gt;&lt;related-urls&gt;&lt;url&gt;http://www.ncbi.nlm.nih.gov/entrez/query.fcgi?cmd=Retrieve&amp;amp;db=PubMed&amp;amp;dopt=Citation&amp;amp;list_uids=17603485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19q13, rs8102476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4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81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9&lt;/Year&gt;&lt;RecNum&gt;391&lt;/RecNum&gt;&lt;record&gt;&lt;rec-number&gt;391&lt;/rec-number&gt;&lt;ref-type name="Journal Article"&gt;17&lt;/ref-type&gt;&lt;contributors&gt;&lt;authors&gt;&lt;author&gt;Gudmundsson, J.&lt;/author&gt;&lt;author&gt;Sulem, P.&lt;/author&gt;&lt;author&gt;Gudbjartsson, D. F.&lt;/author&gt;&lt;author&gt;Blondal, T.&lt;/author&gt;&lt;author&gt;Gylfason, A.&lt;/author&gt;&lt;author&gt;Agnarsson, B. A.&lt;/author&gt;&lt;author&gt;Benediktsdottir, K. R.&lt;/author&gt;&lt;author&gt;Magnusdottir, D. N.&lt;/author&gt;&lt;author&gt;Orlygsdottir, G.&lt;/author&gt;&lt;author&gt;Jakobsdottir, M.&lt;/author&gt;&lt;author&gt;Stacey, S. N.&lt;/author&gt;&lt;author&gt;Sigurdsson, A.&lt;/author&gt;&lt;author&gt;Wahlfors, T.&lt;/author&gt;&lt;author&gt;Tammela, T.&lt;/author&gt;&lt;author&gt;Breyer, J. P.&lt;/author&gt;&lt;author&gt;McReynolds, K. M.&lt;/author&gt;&lt;author&gt;Bradley, K. M.&lt;/author&gt;&lt;author&gt;Saez, B.&lt;/author&gt;&lt;author&gt;Godino, J.&lt;/author&gt;&lt;author&gt;Navarrete, S.&lt;/author&gt;&lt;author&gt;Fuertes, F.&lt;/author&gt;&lt;author&gt;Murillo, L.&lt;/author&gt;&lt;author&gt;Polo, E.&lt;/author&gt;&lt;author&gt;Aben, K. K.&lt;/author&gt;&lt;author&gt;van Oort, I. M.&lt;/author&gt;&lt;author&gt;Suarez, B. K.&lt;/author&gt;&lt;author&gt;Helfand, B. T.&lt;/author&gt;&lt;author&gt;Kan, D.&lt;/author&gt;&lt;author&gt;Zanon, C.&lt;/author&gt;&lt;author&gt;Frigge, M. L.&lt;/author&gt;&lt;author&gt;Kristjansson, K.&lt;/author&gt;&lt;author&gt;Gulcher, J. R.&lt;/author&gt;&lt;author&gt;Einarsson, G. V.&lt;/author&gt;&lt;author&gt;Jonsson, E.&lt;/author&gt;&lt;author&gt;Catalona, W. J.&lt;/author&gt;&lt;author&gt;Mayordomo, J. I.&lt;/author&gt;&lt;author&gt;Kiemeney, L. A.&lt;/author&gt;&lt;author&gt;Smith, J. R.&lt;/author&gt;&lt;author&gt;Schleutker, J.&lt;/author&gt;&lt;author&gt;Barkardottir, R. B.&lt;/author&gt;&lt;author&gt;Kong, A.&lt;/author&gt;&lt;author&gt;Thorsteinsdottir, U.&lt;/author&gt;&lt;author&gt;Rafnar, T.&lt;/author&gt;&lt;author&gt;Stefansson, K.&lt;/author&gt;&lt;/authors&gt;&lt;/contributors&gt;&lt;auth-address&gt;deCODE Genetics, Reykjavik, Iceland.&lt;/auth-address&gt;&lt;titles&gt;&lt;title&gt;Genome-wide association and replication studies identify four variants associated with prostate cancer susceptibility&lt;/title&gt;&lt;secondary-title&gt;Nat Genet&lt;/secondary-title&gt;&lt;/titles&gt;&lt;periodical&gt;&lt;full-title&gt;Nat Genet&lt;/full-title&gt;&lt;/periodical&gt;&lt;pages&gt;1122-6&lt;/pages&gt;&lt;volume&gt;41&lt;/volume&gt;&lt;number&gt;10&lt;/number&gt;&lt;keywords&gt;&lt;keyword&gt;DNA/*genetics&lt;/keyword&gt;&lt;keyword&gt;*DNA Replication&lt;/keyword&gt;&lt;keyword&gt;Disease Susceptibility&lt;/keyword&gt;&lt;keyword&gt;European Continental Ancestry Group/genetics&lt;/keyword&gt;&lt;keyword&gt;*Genome, Human&lt;/keyword&gt;&lt;keyword&gt;*Genome-Wide Association Study&lt;/keyword&gt;&lt;keyword&gt;Humans&lt;/keyword&gt;&lt;keyword&gt;Iceland&lt;/keyword&gt;&lt;keyword&gt;Male&lt;/keyword&gt;&lt;keyword&gt;*Polymorphism, Single Nucleotide&lt;/keyword&gt;&lt;keyword&gt;Prostatic Neoplasms/epidemiology/*genetics&lt;/keyword&gt;&lt;keyword&gt;Risk Factors&lt;/keyword&gt;&lt;/keywords&gt;&lt;dates&gt;&lt;year&gt;2009&lt;/year&gt;&lt;pub-dates&gt;&lt;date&gt;Oct&lt;/date&gt;&lt;/pub-dates&gt;&lt;/dates&gt;&lt;accession-num&gt;19767754&lt;/accession-num&gt;&lt;urls&gt;&lt;related-urls&gt;&lt;url&gt;http://www.ncbi.nlm.nih.gov/entrez/query.fcgi?cmd=Retrieve&amp;amp;db=PubMed&amp;amp;dopt=Citation&amp;amp;list_uids=19767754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5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19q13, rs266849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05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8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5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8&lt;/Year&gt;&lt;RecNum&gt;375&lt;/RecNum&gt;&lt;record&gt;&lt;rec-number&gt;375&lt;/rec-number&gt;&lt;ref-type name="Journal Article"&gt;17&lt;/ref-type&gt;&lt;contributors&gt;&lt;authors&gt;&lt;author&gt;Eeles, R. A.&lt;/author&gt;&lt;author&gt;Kote-Jarai, Z.&lt;/author&gt;&lt;author&gt;Giles, G. G.&lt;/author&gt;&lt;author&gt;Olama, A. A.&lt;/author&gt;&lt;author&gt;Guy, M.&lt;/author&gt;&lt;author&gt;Jugurnauth, S. K.&lt;/author&gt;&lt;author&gt;Mulholland, S.&lt;/author&gt;&lt;author&gt;Leongamornlert, D. A.&lt;/author&gt;&lt;author&gt;Edwards, S. M.&lt;/author&gt;&lt;author&gt;Morrison, J.&lt;/author&gt;&lt;author&gt;Field, H. I.&lt;/author&gt;&lt;author&gt;Southey, M. C.&lt;/author&gt;&lt;author&gt;Severi, G.&lt;/author&gt;&lt;author&gt;Donovan, J. L.&lt;/author&gt;&lt;author&gt;Hamdy, F. C.&lt;/author&gt;&lt;author&gt;Dearnaley, D. P.&lt;/author&gt;&lt;author&gt;Muir, K. R.&lt;/author&gt;&lt;author&gt;Smith, C.&lt;/author&gt;&lt;author&gt;Bagnato, M.&lt;/author&gt;&lt;author&gt;Ardern-Jones, A. T.&lt;/author&gt;&lt;author&gt;Hall, A. L.&lt;/author&gt;&lt;author&gt;O&amp;apos;Brien, L. T.&lt;/author&gt;&lt;author&gt;Gehr-Swain, B. N.&lt;/author&gt;&lt;author&gt;Wilkinson, R. A.&lt;/author&gt;&lt;author&gt;Cox, A.&lt;/author&gt;&lt;author&gt;Lewis, S.&lt;/author&gt;&lt;author&gt;Brown, P. M.&lt;/author&gt;&lt;author&gt;Jhavar, S. G.&lt;/author&gt;&lt;author&gt;Tymrakiewicz, M.&lt;/author&gt;&lt;author&gt;Lophatananon, A.&lt;/author&gt;&lt;author&gt;Bryant, S. L.&lt;/author&gt;&lt;author&gt;Horwich, A.&lt;/author&gt;&lt;author&gt;Huddart, R. A.&lt;/author&gt;&lt;author&gt;Khoo, V. S.&lt;/author&gt;&lt;author&gt;Parker, C. C.&lt;/author&gt;&lt;author&gt;Woodhouse, C. J.&lt;/author&gt;&lt;author&gt;Thompson, A.&lt;/author&gt;&lt;author&gt;Christmas, T.&lt;/author&gt;&lt;author&gt;Ogden, C.&lt;/author&gt;&lt;author&gt;Fisher, C.&lt;/author&gt;&lt;author&gt;Jamieson, C.&lt;/author&gt;&lt;author&gt;Cooper, C. S.&lt;/author&gt;&lt;author&gt;English, D. R.&lt;/author&gt;&lt;author&gt;Hopper, J. L.&lt;/author&gt;&lt;author&gt;Neal, D. E.&lt;/author&gt;&lt;author&gt;Easton, D. F.&lt;/author&gt;&lt;/authors&gt;&lt;/contributors&gt;&lt;auth-address&gt;The Institute of Cancer Research, 15 Cotswold Road, Sutton, Surrey, SM2 5NG, UK. rosalind.eeles@icr.ac.uk&lt;/auth-address&gt;&lt;titles&gt;&lt;title&gt;Multiple newly identified loci associated with prostate cancer susceptibility&lt;/title&gt;&lt;secondary-title&gt;Nat Genet&lt;/secondary-title&gt;&lt;/titles&gt;&lt;periodical&gt;&lt;full-title&gt;Nat Genet&lt;/full-title&gt;&lt;/periodical&gt;&lt;pages&gt;316-21&lt;/pages&gt;&lt;volume&gt;40&lt;/volume&gt;&lt;number&gt;3&lt;/number&gt;&lt;keywords&gt;&lt;keyword&gt;Adult&lt;/keyword&gt;&lt;keyword&gt;Aged&lt;/keyword&gt;&lt;keyword&gt;Aged, 80 and over&lt;/keyword&gt;&lt;keyword&gt;Algorithms&lt;/keyword&gt;&lt;keyword&gt;Australia&lt;/keyword&gt;&lt;keyword&gt;Case-Control Studies&lt;/keyword&gt;&lt;keyword&gt;Chromosome Mapping&lt;/keyword&gt;&lt;keyword&gt;*Genetic Predisposition to Disease&lt;/keyword&gt;&lt;keyword&gt;Genotype&lt;/keyword&gt;&lt;keyword&gt;Great Britain&lt;/keyword&gt;&lt;keyword&gt;Humans&lt;/keyword&gt;&lt;keyword&gt;Male&lt;/keyword&gt;&lt;keyword&gt;Middle Aged&lt;/keyword&gt;&lt;keyword&gt;Polymorphism, Single Nucleotide&lt;/keyword&gt;&lt;keyword&gt;Prostatic Neoplasms/*genetics&lt;/keyword&gt;&lt;keyword&gt;*Quantitative Trait Loci&lt;/keyword&gt;&lt;/keywords&gt;&lt;dates&gt;&lt;year&gt;2008&lt;/year&gt;&lt;pub-dates&gt;&lt;date&gt;Mar&lt;/date&gt;&lt;/pub-dates&gt;&lt;/dates&gt;&lt;accession-num&gt;18264097&lt;/accession-num&gt;&lt;urls&gt;&lt;related-urls&gt;&lt;url&gt;http://www.ncbi.nlm.nih.gov/entrez/query.fcgi?cmd=Retrieve&amp;amp;db=PubMed&amp;amp;dopt=Citation&amp;amp;list_uids=18264097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15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19q13, rs2735839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2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69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Kote-Jarai&lt;/Author&gt;&lt;Year&gt;2008&lt;/Year&gt;&lt;RecNum&gt;374&lt;/RecNum&gt;&lt;record&gt;&lt;rec-number&gt;374&lt;/rec-number&gt;&lt;ref-type name="Journal Article"&gt;17&lt;/ref-type&gt;&lt;contributors&gt;&lt;authors&gt;&lt;author&gt;Kote-Jarai, Z.&lt;/author&gt;&lt;author&gt;Easton, D. F.&lt;/author&gt;&lt;author&gt;Stanford, J. L.&lt;/author&gt;&lt;author&gt;Ostrander, E. A.&lt;/author&gt;&lt;author&gt;Schleutker, J.&lt;/author&gt;&lt;author&gt;Ingles, S. A.&lt;/author&gt;&lt;author&gt;Schaid, D.&lt;/author&gt;&lt;author&gt;Thibodeau, S.&lt;/author&gt;&lt;author&gt;Dork, T.&lt;/author&gt;&lt;author&gt;Neal, D.&lt;/author&gt;&lt;author&gt;Donovan, J.&lt;/author&gt;&lt;author&gt;Hamdy, F.&lt;/author&gt;&lt;author&gt;Cox, A.&lt;/author&gt;&lt;author&gt;Maier, C.&lt;/author&gt;&lt;author&gt;Vogel, W.&lt;/author&gt;&lt;author&gt;Guy, M.&lt;/author&gt;&lt;author&gt;Muir, K.&lt;/author&gt;&lt;author&gt;Lophatananon, A.&lt;/author&gt;&lt;author&gt;Kedda, M. A.&lt;/author&gt;&lt;author&gt;Spurdle, A.&lt;/author&gt;&lt;author&gt;Steginga, S.&lt;/author&gt;&lt;author&gt;John, E. M.&lt;/author&gt;&lt;author&gt;Giles, G.&lt;/author&gt;&lt;author&gt;Hopper, J.&lt;/author&gt;&lt;author&gt;Chappuis, P. O.&lt;/author&gt;&lt;author&gt;Hutter, P.&lt;/author&gt;&lt;author&gt;Foulkes, W. D.&lt;/author&gt;&lt;author&gt;Hamel, N.&lt;/author&gt;&lt;author&gt;Salinas, C. A.&lt;/author&gt;&lt;author&gt;Koopmeiners, J. S.&lt;/author&gt;&lt;author&gt;Karyadi, D. M.&lt;/author&gt;&lt;author&gt;Johanneson, B.&lt;/author&gt;&lt;author&gt;Wahlfors, T.&lt;/author&gt;&lt;author&gt;Tammela, T. L.&lt;/author&gt;&lt;author&gt;Stern, M. C.&lt;/author&gt;&lt;author&gt;Corral, R.&lt;/author&gt;&lt;author&gt;McDonnell, S. K.&lt;/author&gt;&lt;author&gt;Schurmann, P.&lt;/author&gt;&lt;author&gt;Meyer, A.&lt;/author&gt;&lt;author&gt;Kuefer, R.&lt;/author&gt;&lt;author&gt;Leongamornlert, D. A.&lt;/author&gt;&lt;author&gt;Tymrakiewicz, M.&lt;/author&gt;&lt;author&gt;Liu, J. F.&lt;/author&gt;&lt;author&gt;O&amp;apos;Mara, T.&lt;/author&gt;&lt;author&gt;Gardiner, R. A.&lt;/author&gt;&lt;author&gt;Aitken, J.&lt;/author&gt;&lt;author&gt;Joshi, A. D.&lt;/author&gt;&lt;author&gt;Severi, G.&lt;/author&gt;&lt;author&gt;English, D. R.&lt;/author&gt;&lt;author&gt;Southey, M.&lt;/author&gt;&lt;author&gt;Edwards, S. M.&lt;/author&gt;&lt;author&gt;Al Olama, A. A.&lt;/author&gt;&lt;author&gt;Eeles, R. A.&lt;/author&gt;&lt;/authors&gt;&lt;/contributors&gt;&lt;auth-address&gt;Section of Cancer Genetics Team, The Institute of Cancer Research, 15 Cotswold Road, Sutton, Surrey SM2 5NG, United Kingdom.&lt;/auth-address&gt;&lt;titles&gt;&lt;title&gt;Multiple novel prostate cancer predisposition loci confirmed by an international study: the PRACTICAL Consortium&lt;/title&gt;&lt;secondary-title&gt;Cancer Epidemiol Biomarkers Prev&lt;/secondary-title&gt;&lt;/titles&gt;&lt;periodical&gt;&lt;full-title&gt;Cancer Epidemiol Biomarkers Prev&lt;/full-title&gt;&lt;/periodical&gt;&lt;pages&gt;2052-61&lt;/pages&gt;&lt;volume&gt;17&lt;/volume&gt;&lt;number&gt;8&lt;/number&gt;&lt;keywords&gt;&lt;keyword&gt;Alleles&lt;/keyword&gt;&lt;keyword&gt;Case-Control Studies&lt;/keyword&gt;&lt;keyword&gt;*Genetic Predisposition to Disease&lt;/keyword&gt;&lt;keyword&gt;Genetic Variation&lt;/keyword&gt;&lt;keyword&gt;Genotype&lt;/keyword&gt;&lt;keyword&gt;Humans&lt;/keyword&gt;&lt;keyword&gt;Logistic Models&lt;/keyword&gt;&lt;keyword&gt;Male&lt;/keyword&gt;&lt;keyword&gt;*Polymorphism, Single Nucleotide&lt;/keyword&gt;&lt;keyword&gt;Precancerous Conditions/*genetics/pathology&lt;/keyword&gt;&lt;keyword&gt;Prostate/*pathology&lt;/keyword&gt;&lt;keyword&gt;Prostatic Neoplasms/*genetics/pathology&lt;/keyword&gt;&lt;keyword&gt;Risk&lt;/keyword&gt;&lt;/keywords&gt;&lt;dates&gt;&lt;year&gt;2008&lt;/year&gt;&lt;pub-dates&gt;&lt;date&gt;Aug&lt;/date&gt;&lt;/pub-dates&gt;&lt;/dates&gt;&lt;accession-num&gt;18708398&lt;/accession-num&gt;&lt;urls&gt;&lt;related-urls&gt;&lt;url&gt;http://www.ncbi.nlm.nih.gov/entrez/query.fcgi?cmd=Retrieve&amp;amp;db=PubMed&amp;amp;dopt=Citation&amp;amp;list_uids=187083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4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22q13, rs5759167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16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75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95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Eeles&lt;/Author&gt;&lt;Year&gt;2009&lt;/Year&gt;&lt;RecNum&gt;388&lt;/RecNum&gt;&lt;record&gt;&lt;rec-number&gt;388&lt;/rec-number&gt;&lt;ref-type name="Journal Article"&gt;17&lt;/ref-type&gt;&lt;contributors&gt;&lt;authors&gt;&lt;author&gt;Eeles, R. A.&lt;/author&gt;&lt;author&gt;Kote-Jarai, Z.&lt;/author&gt;&lt;author&gt;Al Olama, A. A.&lt;/author&gt;&lt;author&gt;Giles, G. G.&lt;/author&gt;&lt;author&gt;Guy, M.&lt;/author&gt;&lt;author&gt;Severi, G.&lt;/author&gt;&lt;author&gt;Muir, K.&lt;/author&gt;&lt;author&gt;Hopper, J. L.&lt;/author&gt;&lt;author&gt;Henderson, B. E.&lt;/author&gt;&lt;author&gt;Haiman, C. A.&lt;/author&gt;&lt;author&gt;Schleutker, J.&lt;/author&gt;&lt;author&gt;Hamdy, F. C.&lt;/author&gt;&lt;author&gt;Neal, D. E.&lt;/author&gt;&lt;author&gt;Donovan, J. L.&lt;/author&gt;&lt;author&gt;Stanford, J. L.&lt;/author&gt;&lt;author&gt;Ostrander, E. A.&lt;/author&gt;&lt;author&gt;Ingles, S. A.&lt;/author&gt;&lt;author&gt;John, E. M.&lt;/author&gt;&lt;author&gt;Thibodeau, S. N.&lt;/author&gt;&lt;author&gt;Schaid, D.&lt;/author&gt;&lt;author&gt;Park, J. Y.&lt;/author&gt;&lt;author&gt;Spurdle, A.&lt;/author&gt;&lt;author&gt;Clements, J.&lt;/author&gt;&lt;author&gt;Dickinson, J. L.&lt;/author&gt;&lt;author&gt;Maier, C.&lt;/author&gt;&lt;author&gt;Vogel, W.&lt;/author&gt;&lt;author&gt;Dork, T.&lt;/author&gt;&lt;author&gt;Rebbeck, T. R.&lt;/author&gt;&lt;author&gt;Cooney, K. A.&lt;/author&gt;&lt;author&gt;Cannon-Albright, L.&lt;/author&gt;&lt;author&gt;Chappuis, P. O.&lt;/author&gt;&lt;author&gt;Hutter, P.&lt;/author&gt;&lt;author&gt;Zeegers, M.&lt;/author&gt;&lt;author&gt;Kaneva, R.&lt;/author&gt;&lt;author&gt;Zhang, H. W.&lt;/author&gt;&lt;author&gt;Lu, Y. J.&lt;/author&gt;&lt;author&gt;Foulkes, W. D.&lt;/author&gt;&lt;author&gt;English, D. R.&lt;/author&gt;&lt;author&gt;Leongamornlert, D. A.&lt;/author&gt;&lt;author&gt;Tymrakiewicz, M.&lt;/author&gt;&lt;author&gt;Morrison, J.&lt;/author&gt;&lt;author&gt;Ardern-Jones, A. T.&lt;/author&gt;&lt;author&gt;Hall, A. L.&lt;/author&gt;&lt;author&gt;O&amp;apos;Brien, L. T.&lt;/author&gt;&lt;author&gt;Wilkinson, R. A.&lt;/author&gt;&lt;author&gt;Saunders, E. J.&lt;/author&gt;&lt;author&gt;Page, E. C.&lt;/author&gt;&lt;author&gt;Sawyer, E. J.&lt;/author&gt;&lt;author&gt;Edwards, S. M.&lt;/author&gt;&lt;author&gt;Dearnaley, D. P.&lt;/author&gt;&lt;author&gt;Horwich, A.&lt;/author&gt;&lt;author&gt;Huddart, R. A.&lt;/author&gt;&lt;author&gt;Khoo, V. S.&lt;/author&gt;&lt;author&gt;Parker, C. C.&lt;/author&gt;&lt;author&gt;Van As, N.&lt;/author&gt;&lt;author&gt;Woodhouse, C. J.&lt;/author&gt;&lt;author&gt;Thompson, A.&lt;/author&gt;&lt;author&gt;Christmas, T.&lt;/author&gt;&lt;author&gt;Ogden, C.&lt;/author&gt;&lt;author&gt;Cooper, C. S.&lt;/author&gt;&lt;author&gt;Southey, M. C.&lt;/author&gt;&lt;author&gt;Lophatananon, A.&lt;/author&gt;&lt;author&gt;Liu, J. F.&lt;/author&gt;&lt;author&gt;Kolonel, L. N.&lt;/author&gt;&lt;author&gt;Le Marchand, L.&lt;/author&gt;&lt;author&gt;Wahlfors, T.&lt;/author&gt;&lt;author&gt;Tammela, T. L.&lt;/author&gt;&lt;author&gt;Auvinen, A.&lt;/author&gt;&lt;author&gt;Lewis, S. J.&lt;/author&gt;&lt;author&gt;Cox, A.&lt;/author&gt;&lt;author&gt;FitzGerald, L. M.&lt;/author&gt;&lt;author&gt;Koopmeiners, J. S.&lt;/author&gt;&lt;author&gt;Karyadi, D. M.&lt;/author&gt;&lt;author&gt;Kwon, E. M.&lt;/author&gt;&lt;author&gt;Stern, M. C.&lt;/author&gt;&lt;author&gt;Corral, R.&lt;/author&gt;&lt;author&gt;Joshi, A. D.&lt;/author&gt;&lt;author&gt;Shahabi, A.&lt;/author&gt;&lt;author&gt;McDonnell, S. K.&lt;/author&gt;&lt;author&gt;Sellers, T. A.&lt;/author&gt;&lt;author&gt;Pow-Sang, J.&lt;/author&gt;&lt;author&gt;Chambers, S.&lt;/author&gt;&lt;author&gt;Aitken, J.&lt;/author&gt;&lt;author&gt;Gardiner, R. A.&lt;/author&gt;&lt;author&gt;Batra, J.&lt;/author&gt;&lt;author&gt;Kedda, M. A.&lt;/author&gt;&lt;author&gt;Lose, F.&lt;/author&gt;&lt;author&gt;Polanowski, A.&lt;/author&gt;&lt;author&gt;Patterson, B.&lt;/author&gt;&lt;author&gt;Serth, J.&lt;/author&gt;&lt;author&gt;Meyer, A.&lt;/author&gt;&lt;author&gt;Luedeke, M.&lt;/author&gt;&lt;author&gt;Stefflova, K.&lt;/author&gt;&lt;author&gt;Ray, A. M.&lt;/author&gt;&lt;author&gt;Lange, E. M.&lt;/author&gt;&lt;author&gt;Farnham, J.&lt;/author&gt;&lt;author&gt;Khan, H.&lt;/author&gt;&lt;author&gt;Slavov, C.&lt;/author&gt;&lt;author&gt;Mitkova, A.&lt;/author&gt;&lt;author&gt;Cao, G.&lt;/author&gt;&lt;author&gt;Easton, D. F.&lt;/author&gt;&lt;/authors&gt;&lt;/contributors&gt;&lt;auth-address&gt;The Institute of Cancer Research, Sutton, Surrey, UK.&lt;/auth-address&gt;&lt;titles&gt;&lt;title&gt;Identification of seven new prostate cancer susceptibility loci through a genome-wide association study&lt;/title&gt;&lt;secondary-title&gt;Nat Genet&lt;/secondary-title&gt;&lt;/titles&gt;&lt;periodical&gt;&lt;full-title&gt;Nat Genet&lt;/full-title&gt;&lt;/periodical&gt;&lt;pages&gt;1116-21&lt;/pages&gt;&lt;volume&gt;41&lt;/volume&gt;&lt;number&gt;10&lt;/number&gt;&lt;keywords&gt;&lt;keyword&gt;Chromosomes, Human&lt;/keyword&gt;&lt;keyword&gt;Disease Susceptibility&lt;/keyword&gt;&lt;keyword&gt;*Genome, Human&lt;/keyword&gt;&lt;keyword&gt;*Genome-Wide Association Study&lt;/keyword&gt;&lt;keyword&gt;Genotype&lt;/keyword&gt;&lt;keyword&gt;Humans&lt;/keyword&gt;&lt;keyword&gt;Male&lt;/keyword&gt;&lt;keyword&gt;*Polymorphism, Single Nucleotide&lt;/keyword&gt;&lt;keyword&gt;Prostatic Neoplasms/*genetics&lt;/keyword&gt;&lt;/keywords&gt;&lt;dates&gt;&lt;year&gt;2009&lt;/year&gt;&lt;pub-dates&gt;&lt;date&gt;Oct&lt;/date&gt;&lt;/pub-dates&gt;&lt;/dates&gt;&lt;accession-num&gt;19767753&lt;/accession-num&gt;&lt;urls&gt;&lt;related-urls&gt;&lt;url&gt;http://www.ncbi.nlm.nih.gov/entrez/query.fcgi?cmd=Retrieve&amp;amp;db=PubMed&amp;amp;dopt=Citation&amp;amp;list_uids=19767753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2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  <w:tr w:rsidR="00E80737" w:rsidRPr="00B11360" w:rsidTr="00BE14BB">
        <w:tc>
          <w:tcPr>
            <w:tcW w:w="1998" w:type="dxa"/>
          </w:tcPr>
          <w:p w:rsidR="00E80737" w:rsidRPr="00B11360" w:rsidRDefault="00E80737" w:rsidP="006B7FD6">
            <w:pPr>
              <w:pStyle w:val="NoSpacing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 xml:space="preserve">Xp11, rs5945572 </w:t>
            </w:r>
          </w:p>
        </w:tc>
        <w:tc>
          <w:tcPr>
            <w:tcW w:w="261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1.23</w:t>
            </w:r>
          </w:p>
        </w:tc>
        <w:tc>
          <w:tcPr>
            <w:tcW w:w="2880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0.28</w:t>
            </w:r>
          </w:p>
        </w:tc>
        <w:tc>
          <w:tcPr>
            <w:tcW w:w="1662" w:type="dxa"/>
          </w:tcPr>
          <w:p w:rsidR="00E80737" w:rsidRPr="00B11360" w:rsidRDefault="00E80737" w:rsidP="006B7FD6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t>&gt;99%</w:t>
            </w:r>
          </w:p>
        </w:tc>
        <w:tc>
          <w:tcPr>
            <w:tcW w:w="2028" w:type="dxa"/>
          </w:tcPr>
          <w:p w:rsidR="00E80737" w:rsidRPr="00B11360" w:rsidRDefault="00613B2D" w:rsidP="004814D1">
            <w:pPr>
              <w:pStyle w:val="NoSpacing"/>
              <w:jc w:val="center"/>
              <w:rPr>
                <w:rFonts w:ascii="Times New Roman" w:hAnsi="Times New Roman"/>
              </w:rPr>
            </w:pPr>
            <w:r w:rsidRPr="00B11360">
              <w:rPr>
                <w:rFonts w:ascii="Times New Roman" w:hAnsi="Times New Roman"/>
              </w:rPr>
              <w:fldChar w:fldCharType="begin"/>
            </w:r>
            <w:r w:rsidR="004814D1" w:rsidRPr="00B11360">
              <w:rPr>
                <w:rFonts w:ascii="Times New Roman" w:hAnsi="Times New Roman"/>
              </w:rPr>
              <w:instrText xml:space="preserve"> ADDIN EN.CITE &lt;EndNote&gt;&lt;Cite&gt;&lt;Author&gt;Gudmundsson&lt;/Author&gt;&lt;Year&gt;2008&lt;/Year&gt;&lt;RecNum&gt;394&lt;/RecNum&gt;&lt;record&gt;&lt;rec-number&gt;394&lt;/rec-number&gt;&lt;ref-type name="Journal Article"&gt;17&lt;/ref-type&gt;&lt;contributors&gt;&lt;authors&gt;&lt;author&gt;Gudmundsson, J.&lt;/author&gt;&lt;author&gt;Sulem, P.&lt;/author&gt;&lt;author&gt;Rafnar, T.&lt;/author&gt;&lt;author&gt;Bergthorsson, J. T.&lt;/author&gt;&lt;author&gt;Manolescu, A.&lt;/author&gt;&lt;author&gt;Gudbjartsson, D.&lt;/author&gt;&lt;author&gt;Agnarsson, B. A.&lt;/author&gt;&lt;author&gt;Sigurdsson, A.&lt;/author&gt;&lt;author&gt;Benediktsdottir, K. R.&lt;/author&gt;&lt;author&gt;Blondal, T.&lt;/author&gt;&lt;author&gt;Jakobsdottir, M.&lt;/author&gt;&lt;author&gt;Stacey, S. N.&lt;/author&gt;&lt;author&gt;Kostic, J.&lt;/author&gt;&lt;author&gt;Kristinsson, K. T.&lt;/author&gt;&lt;author&gt;Birgisdottir, B.&lt;/author&gt;&lt;author&gt;Ghosh, S.&lt;/author&gt;&lt;author&gt;Magnusdottir, D. N.&lt;/author&gt;&lt;author&gt;Thorlacius, S.&lt;/author&gt;&lt;author&gt;Thorleifsson, G.&lt;/author&gt;&lt;author&gt;Zheng, S. L.&lt;/author&gt;&lt;author&gt;Sun, J.&lt;/author&gt;&lt;author&gt;Chang, B. L.&lt;/author&gt;&lt;author&gt;Elmore, J. B.&lt;/author&gt;&lt;author&gt;Breyer, J. P.&lt;/author&gt;&lt;author&gt;McReynolds, K. M.&lt;/author&gt;&lt;author&gt;Bradley, K. M.&lt;/author&gt;&lt;author&gt;Yaspan, B. L.&lt;/author&gt;&lt;author&gt;Wiklund, F.&lt;/author&gt;&lt;author&gt;Stattin, P.&lt;/author&gt;&lt;author&gt;Lindstrom, S.&lt;/author&gt;&lt;author&gt;Adami, H. O.&lt;/author&gt;&lt;author&gt;McDonnell, S. K.&lt;/author&gt;&lt;author&gt;Schaid, D. J.&lt;/author&gt;&lt;author&gt;Cunningham, J. M.&lt;/author&gt;&lt;author&gt;Wang, L.&lt;/author&gt;&lt;author&gt;Cerhan, J. R.&lt;/author&gt;&lt;author&gt;St Sauver, J. L.&lt;/author&gt;&lt;author&gt;Isaacs, S. D.&lt;/author&gt;&lt;author&gt;Wiley, K. E.&lt;/author&gt;&lt;author&gt;Partin, A. W.&lt;/author&gt;&lt;author&gt;Walsh, P. C.&lt;/author&gt;&lt;author&gt;Polo, S.&lt;/author&gt;&lt;author&gt;Ruiz-Echarri, M.&lt;/author&gt;&lt;author&gt;Navarrete, S.&lt;/author&gt;&lt;author&gt;Fuertes, F.&lt;/author&gt;&lt;author&gt;Saez, B.&lt;/author&gt;&lt;author&gt;Godino, J.&lt;/author&gt;&lt;author&gt;Weijerman, P. C.&lt;/author&gt;&lt;author&gt;Swinkels, D. W.&lt;/author&gt;&lt;author&gt;Aben, K. K.&lt;/author&gt;&lt;author&gt;Witjes, J. A.&lt;/author&gt;&lt;author&gt;Suarez, B. K.&lt;/author&gt;&lt;author&gt;Helfand, B. T.&lt;/author&gt;&lt;author&gt;Frigge, M. L.&lt;/author&gt;&lt;author&gt;Kristjansson, K.&lt;/author&gt;&lt;author&gt;Ober, C.&lt;/author&gt;&lt;author&gt;Jonsson, E.&lt;/author&gt;&lt;author&gt;Einarsson, G. V.&lt;/author&gt;&lt;author&gt;Xu, J.&lt;/author&gt;&lt;author&gt;Gronberg, H.&lt;/author&gt;&lt;author&gt;Smith, J. R.&lt;/author&gt;&lt;author&gt;Thibodeau, S. N.&lt;/author&gt;&lt;author&gt;Isaacs, W. B.&lt;/author&gt;&lt;author&gt;Catalona, W. J.&lt;/author&gt;&lt;author&gt;Mayordomo, J. I.&lt;/author&gt;&lt;author&gt;Kiemeney, L. A.&lt;/author&gt;&lt;author&gt;Barkardottir, R. B.&lt;/author&gt;&lt;author&gt;Gulcher, J. R.&lt;/author&gt;&lt;author&gt;Thorsteinsdottir, U.&lt;/author&gt;&lt;author&gt;Kong, A.&lt;/author&gt;&lt;author&gt;Stefansson, K.&lt;/author&gt;&lt;/authors&gt;&lt;/contributors&gt;&lt;auth-address&gt;deCODE genetics, 101 Reykjavik, Iceland. julius@decode.is&lt;/auth-address&gt;&lt;titles&gt;&lt;title&gt;Common sequence variants on 2p15 and Xp11.22 confer susceptibility to prostate cancer&lt;/title&gt;&lt;secondary-title&gt;Nat Genet&lt;/secondary-title&gt;&lt;/titles&gt;&lt;periodical&gt;&lt;full-title&gt;Nat Genet&lt;/full-title&gt;&lt;/periodical&gt;&lt;pages&gt;281-3&lt;/pages&gt;&lt;volume&gt;40&lt;/volume&gt;&lt;number&gt;3&lt;/number&gt;&lt;keywords&gt;&lt;keyword&gt;Case-Control Studies&lt;/keyword&gt;&lt;keyword&gt;*Chromosomes, Human, Pair 2&lt;/keyword&gt;&lt;keyword&gt;*Chromosomes, Human, X&lt;/keyword&gt;&lt;keyword&gt;Gene Frequency&lt;/keyword&gt;&lt;keyword&gt;*Genetic Predisposition to Disease&lt;/keyword&gt;&lt;keyword&gt;Genetic Testing&lt;/keyword&gt;&lt;keyword&gt;Humans&lt;/keyword&gt;&lt;keyword&gt;Iceland&lt;/keyword&gt;&lt;keyword&gt;Linkage Disequilibrium&lt;/keyword&gt;&lt;keyword&gt;Male&lt;/keyword&gt;&lt;keyword&gt;Netherlands&lt;/keyword&gt;&lt;keyword&gt;*Polymorphism, Single Nucleotide&lt;/keyword&gt;&lt;keyword&gt;Prostatic Neoplasms/*genetics&lt;/keyword&gt;&lt;keyword&gt;Spain&lt;/keyword&gt;&lt;keyword&gt;Sweden&lt;/keyword&gt;&lt;keyword&gt;United States&lt;/keyword&gt;&lt;/keywords&gt;&lt;dates&gt;&lt;year&gt;2008&lt;/year&gt;&lt;pub-dates&gt;&lt;date&gt;Mar&lt;/date&gt;&lt;/pub-dates&gt;&lt;/dates&gt;&lt;accession-num&gt;18264098&lt;/accession-num&gt;&lt;urls&gt;&lt;related-urls&gt;&lt;url&gt;http://www.ncbi.nlm.nih.gov/entrez/query.fcgi?cmd=Retrieve&amp;amp;db=PubMed&amp;amp;dopt=Citation&amp;amp;list_uids=18264098 &lt;/url&gt;&lt;/related-urls&gt;&lt;/urls&gt;&lt;/record&gt;&lt;/Cite&gt;&lt;/EndNote&gt;</w:instrText>
            </w:r>
            <w:r w:rsidRPr="00B11360">
              <w:rPr>
                <w:rFonts w:ascii="Times New Roman" w:hAnsi="Times New Roman"/>
              </w:rPr>
              <w:fldChar w:fldCharType="separate"/>
            </w:r>
            <w:r w:rsidR="004814D1" w:rsidRPr="00B11360">
              <w:rPr>
                <w:rFonts w:ascii="Times New Roman" w:hAnsi="Times New Roman"/>
              </w:rPr>
              <w:t>[3]</w:t>
            </w:r>
            <w:r w:rsidRPr="00B11360">
              <w:rPr>
                <w:rFonts w:ascii="Times New Roman" w:hAnsi="Times New Roman"/>
              </w:rPr>
              <w:fldChar w:fldCharType="end"/>
            </w:r>
          </w:p>
        </w:tc>
      </w:tr>
    </w:tbl>
    <w:p w:rsidR="00E80737" w:rsidRPr="00A46DDE" w:rsidRDefault="00E80737" w:rsidP="00FB6BD0">
      <w:pPr>
        <w:jc w:val="both"/>
        <w:rPr>
          <w:rFonts w:ascii="Times New Roman" w:hAnsi="Times New Roman"/>
        </w:rPr>
      </w:pPr>
      <w:r w:rsidRPr="00A46DDE">
        <w:rPr>
          <w:rFonts w:ascii="Times New Roman" w:hAnsi="Times New Roman"/>
          <w:vertAlign w:val="superscript"/>
        </w:rPr>
        <w:t>a</w:t>
      </w:r>
      <w:r w:rsidR="004814D1">
        <w:rPr>
          <w:rFonts w:ascii="Times New Roman" w:hAnsi="Times New Roman"/>
        </w:rPr>
        <w:t>Identified in Japanese</w:t>
      </w:r>
      <w:r w:rsidRPr="00A46DDE">
        <w:rPr>
          <w:rFonts w:ascii="Times New Roman" w:hAnsi="Times New Roman"/>
        </w:rPr>
        <w:t xml:space="preserve">. </w:t>
      </w:r>
      <w:r w:rsidRPr="00A46DDE">
        <w:rPr>
          <w:rFonts w:ascii="Times New Roman" w:hAnsi="Times New Roman"/>
          <w:vertAlign w:val="superscript"/>
        </w:rPr>
        <w:t>b</w:t>
      </w:r>
      <w:r w:rsidRPr="00A46DDE">
        <w:rPr>
          <w:rFonts w:ascii="Times New Roman" w:hAnsi="Times New Roman"/>
        </w:rPr>
        <w:t xml:space="preserve">Estimated in a multiethnic sample. </w:t>
      </w:r>
      <w:r w:rsidRPr="00A46DDE">
        <w:rPr>
          <w:rFonts w:ascii="Times New Roman" w:hAnsi="Times New Roman"/>
          <w:vertAlign w:val="superscript"/>
        </w:rPr>
        <w:t>c</w:t>
      </w:r>
      <w:r w:rsidR="004814D1">
        <w:rPr>
          <w:rFonts w:ascii="Times New Roman" w:hAnsi="Times New Roman"/>
        </w:rPr>
        <w:t>SNP for aggressive disease</w:t>
      </w:r>
      <w:r w:rsidRPr="00A46DDE">
        <w:rPr>
          <w:rFonts w:ascii="Times New Roman" w:hAnsi="Times New Roman"/>
        </w:rPr>
        <w:t xml:space="preserve">. </w:t>
      </w:r>
      <w:r w:rsidRPr="00A46DDE">
        <w:rPr>
          <w:rFonts w:ascii="Times New Roman" w:hAnsi="Times New Roman"/>
          <w:vertAlign w:val="superscript"/>
        </w:rPr>
        <w:t>d</w:t>
      </w:r>
      <w:r w:rsidRPr="00A46DDE">
        <w:rPr>
          <w:rFonts w:ascii="Times New Roman" w:hAnsi="Times New Roman"/>
        </w:rPr>
        <w:t>Per allele OR not provided. Estimated based on OR for heterozygotes and homozygotes.</w:t>
      </w:r>
    </w:p>
    <w:p w:rsidR="004814D1" w:rsidRPr="004814D1" w:rsidRDefault="00BE14BB" w:rsidP="00C439A7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References</w:t>
      </w:r>
    </w:p>
    <w:p w:rsidR="004814D1" w:rsidRPr="004814D1" w:rsidRDefault="00613B2D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fldChar w:fldCharType="begin"/>
      </w:r>
      <w:r w:rsidR="004814D1" w:rsidRPr="004814D1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4814D1">
        <w:rPr>
          <w:rFonts w:ascii="Times New Roman" w:hAnsi="Times New Roman"/>
          <w:sz w:val="24"/>
          <w:szCs w:val="24"/>
        </w:rPr>
        <w:fldChar w:fldCharType="separate"/>
      </w:r>
      <w:r w:rsidR="004814D1" w:rsidRPr="004814D1">
        <w:rPr>
          <w:rFonts w:ascii="Times New Roman" w:hAnsi="Times New Roman"/>
          <w:sz w:val="24"/>
          <w:szCs w:val="24"/>
        </w:rPr>
        <w:t>1. Takata R, Akamatsu S, Kubo M, Takahashi A, Hosono N, et al. Genome-wide association study identifies five new susceptibility loci for prostate cancer in the Japanese population. Nat Genet 42: 751-754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2. Eeles RA, Kote-Jarai Z, Al Olama AA, Giles GG, Guy M, et al. (2009) Identification of seven new prostate cancer susceptibility loci through a genome-wide association study. Nat Genet 41: 1116-1121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3. Gudmundsson J, Sulem P, Rafnar T, Bergthorsson JT, Manolescu A, et al. (2008) Common sequence variants on 2p15 and Xp11.22 confer susceptibility to prostate cancer. Nat Genet 40: 281-283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4. Kote-Jarai Z, Easton DF, Stanford JL, Ostrander EA, Schleutker J, et al. (2008) Multiple novel prostate cancer predisposition loci confirmed by an international study: the PRACTICAL Consortium. Cancer Epidemiol Biomarkers Prev 17: 2052-2061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5. Gudmundsson J, Sulem P, Gudbjartsson DF, Blondal T, Gylfason A, et al. (2009) Genome-wide association and replication studies identify four variants associated with prostate cancer susceptibility. Nat Genet 41: 1122-1126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6. Rafnar T, Sulem P, Stacey SN, Geller F, Gudmundsson J, et al. (2009) Sequence variants at the TERT-CLPTM1L locus associate with many cancer types. Nat Genet 41: 221-227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7. Thomas G, Jacobs KB, Yeager M, Kraft P, Wacholder S, et al. (2008) Multiple loci identified in a genome-wide association study of prostate cancer. Nat Genet 40: 310-315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8. Al Olama AA, Kote-Jarai Z, Giles GG, Guy M, Morrison J, et al. (2009) Multiple loci on 8q24 associated with prostate cancer susceptibility. Nat Genet 41: 1058-1060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9. Haiman CA, Patterson N, Freedman ML, Myers SR, Pike MC, et al. (2007) Multiple regions within 8q24 independently affect risk for prostate cancer. Nat Genet 39: 638-644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0. Jia L, Landan G, Pomerantz M, Jaschek R, Herman P, et al. (2009) Functional enhancers at the gene-poor 8q24 cancer-linked locus. PLoS Genet 5: e1000597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1. Zheng SL, Stevens VL, Wiklund F, Isaacs SD, Sun J, et al. (2009) Two independent prostate cancer risk-associated Loci at 11q13. Cancer Epidemiol Biomarkers Prev 18: 1815-1820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2. Xu J, Zheng SL, Isaacs SD, Wiley KE, Wiklund F, et al. Inherited genetic variant predisposes to aggressive but not indolent prostate cancer. Proc Natl Acad Sci U S A 107: 2136-2140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3. Sun J, Zheng SL, Wiklund F, Isaacs SD, Purcell LD, et al. (2008) Evidence for two independent prostate cancer risk-associated loci in the HNF1B gene at 17q12. Nat Genet 40: 1153-1155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4. Gudmundsson J, Sulem P, Steinthorsdottir V, Bergthorsson JT, Thorleifsson G, et al. (2007) Two variants on chromosome 17 confer prostate cancer risk, and the one in TCF2 protects against type 2 diabetes. Nat Genet 39: 977-983.</w:t>
      </w:r>
    </w:p>
    <w:p w:rsidR="004814D1" w:rsidRPr="004814D1" w:rsidRDefault="004814D1" w:rsidP="004814D1">
      <w:pPr>
        <w:spacing w:after="0" w:line="240" w:lineRule="auto"/>
        <w:ind w:left="720" w:right="720" w:hanging="720"/>
        <w:rPr>
          <w:rFonts w:ascii="Times New Roman" w:hAnsi="Times New Roman"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t>15. Eeles RA, Kote-Jarai Z, Giles GG, Olama AA, Guy M, et al. (2008) Multiple newly identified loci associated with prostate cancer susceptibility. Nat Genet 40: 316-321.</w:t>
      </w:r>
    </w:p>
    <w:p w:rsidR="004814D1" w:rsidRPr="004814D1" w:rsidRDefault="004814D1" w:rsidP="004814D1">
      <w:pPr>
        <w:spacing w:after="0" w:line="240" w:lineRule="auto"/>
        <w:ind w:left="720" w:right="720"/>
        <w:rPr>
          <w:rFonts w:ascii="Times New Roman" w:hAnsi="Times New Roman"/>
          <w:sz w:val="24"/>
          <w:szCs w:val="24"/>
        </w:rPr>
      </w:pPr>
    </w:p>
    <w:p w:rsidR="00BE14BB" w:rsidRPr="00BE14BB" w:rsidRDefault="00613B2D" w:rsidP="004814D1">
      <w:pPr>
        <w:spacing w:after="0" w:line="240" w:lineRule="auto"/>
        <w:ind w:left="720" w:right="720" w:hanging="720"/>
        <w:rPr>
          <w:rFonts w:ascii="Times New Roman" w:hAnsi="Times New Roman"/>
          <w:b/>
          <w:sz w:val="24"/>
          <w:szCs w:val="24"/>
        </w:rPr>
      </w:pPr>
      <w:r w:rsidRPr="004814D1">
        <w:rPr>
          <w:rFonts w:ascii="Times New Roman" w:hAnsi="Times New Roman"/>
          <w:sz w:val="24"/>
          <w:szCs w:val="24"/>
        </w:rPr>
        <w:fldChar w:fldCharType="end"/>
      </w:r>
    </w:p>
    <w:sectPr w:rsidR="00BE14BB" w:rsidRPr="00BE14BB" w:rsidSect="00C439A7">
      <w:pgSz w:w="12240" w:h="15840"/>
      <w:pgMar w:top="360" w:right="720" w:bottom="360" w:left="5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B5DD5" w:rsidRDefault="00BB5DD5" w:rsidP="008C7B2C">
      <w:pPr>
        <w:spacing w:after="0" w:line="240" w:lineRule="auto"/>
      </w:pPr>
      <w:r>
        <w:separator/>
      </w:r>
    </w:p>
  </w:endnote>
  <w:endnote w:type="continuationSeparator" w:id="1">
    <w:p w:rsidR="00BB5DD5" w:rsidRDefault="00BB5DD5" w:rsidP="008C7B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B5DD5" w:rsidRDefault="00BB5DD5" w:rsidP="008C7B2C">
      <w:pPr>
        <w:spacing w:after="0" w:line="240" w:lineRule="auto"/>
      </w:pPr>
      <w:r>
        <w:separator/>
      </w:r>
    </w:p>
  </w:footnote>
  <w:footnote w:type="continuationSeparator" w:id="1">
    <w:p w:rsidR="00BB5DD5" w:rsidRDefault="00BB5DD5" w:rsidP="008C7B2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1DB4EAC"/>
    <w:multiLevelType w:val="hybridMultilevel"/>
    <w:tmpl w:val="5472F8C0"/>
    <w:lvl w:ilvl="0" w:tplc="0409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E0463FF"/>
    <w:multiLevelType w:val="hybridMultilevel"/>
    <w:tmpl w:val="5472F8C0"/>
    <w:lvl w:ilvl="0" w:tplc="0409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2AC142B"/>
    <w:multiLevelType w:val="hybridMultilevel"/>
    <w:tmpl w:val="10A4A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2009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FA_GEI_092407.enl&lt;/item&gt;&lt;/Libraries&gt;&lt;/ENLibraries&gt;"/>
  </w:docVars>
  <w:rsids>
    <w:rsidRoot w:val="00AA6E17"/>
    <w:rsid w:val="00000898"/>
    <w:rsid w:val="00000979"/>
    <w:rsid w:val="00002337"/>
    <w:rsid w:val="00010B5F"/>
    <w:rsid w:val="000110D5"/>
    <w:rsid w:val="000160E0"/>
    <w:rsid w:val="00016F18"/>
    <w:rsid w:val="00021C1B"/>
    <w:rsid w:val="000248E6"/>
    <w:rsid w:val="00030FC5"/>
    <w:rsid w:val="00031CB1"/>
    <w:rsid w:val="000322B8"/>
    <w:rsid w:val="00033EF7"/>
    <w:rsid w:val="0003486A"/>
    <w:rsid w:val="00034A48"/>
    <w:rsid w:val="000356E4"/>
    <w:rsid w:val="00036599"/>
    <w:rsid w:val="000365AB"/>
    <w:rsid w:val="00036C8A"/>
    <w:rsid w:val="00040FDB"/>
    <w:rsid w:val="00042CE8"/>
    <w:rsid w:val="0004486E"/>
    <w:rsid w:val="00044C50"/>
    <w:rsid w:val="000452DF"/>
    <w:rsid w:val="00047A32"/>
    <w:rsid w:val="000513F8"/>
    <w:rsid w:val="00052E46"/>
    <w:rsid w:val="000579B1"/>
    <w:rsid w:val="00057DF3"/>
    <w:rsid w:val="0006436E"/>
    <w:rsid w:val="00064E20"/>
    <w:rsid w:val="00066E98"/>
    <w:rsid w:val="00080281"/>
    <w:rsid w:val="0008080E"/>
    <w:rsid w:val="000816A9"/>
    <w:rsid w:val="00082B7D"/>
    <w:rsid w:val="000904CC"/>
    <w:rsid w:val="00090D1E"/>
    <w:rsid w:val="00091265"/>
    <w:rsid w:val="000923A4"/>
    <w:rsid w:val="000A4C60"/>
    <w:rsid w:val="000A6724"/>
    <w:rsid w:val="000A7A3C"/>
    <w:rsid w:val="000B159C"/>
    <w:rsid w:val="000B4A05"/>
    <w:rsid w:val="000C1F42"/>
    <w:rsid w:val="000C266F"/>
    <w:rsid w:val="000C2C86"/>
    <w:rsid w:val="000C37AD"/>
    <w:rsid w:val="000D324F"/>
    <w:rsid w:val="000D4E44"/>
    <w:rsid w:val="000D53FF"/>
    <w:rsid w:val="000D66CA"/>
    <w:rsid w:val="000E12E9"/>
    <w:rsid w:val="000E1ACF"/>
    <w:rsid w:val="000E679F"/>
    <w:rsid w:val="000E7447"/>
    <w:rsid w:val="000E79D5"/>
    <w:rsid w:val="000F017F"/>
    <w:rsid w:val="000F15E3"/>
    <w:rsid w:val="000F394D"/>
    <w:rsid w:val="000F3BDE"/>
    <w:rsid w:val="000F592B"/>
    <w:rsid w:val="00101B34"/>
    <w:rsid w:val="001032E1"/>
    <w:rsid w:val="00106DF5"/>
    <w:rsid w:val="00112191"/>
    <w:rsid w:val="0011583B"/>
    <w:rsid w:val="00116B28"/>
    <w:rsid w:val="00117DAE"/>
    <w:rsid w:val="00121438"/>
    <w:rsid w:val="00121E78"/>
    <w:rsid w:val="001232B0"/>
    <w:rsid w:val="0012331C"/>
    <w:rsid w:val="00123E3A"/>
    <w:rsid w:val="00125CEC"/>
    <w:rsid w:val="00126337"/>
    <w:rsid w:val="00126C56"/>
    <w:rsid w:val="00136794"/>
    <w:rsid w:val="00141C9B"/>
    <w:rsid w:val="00143577"/>
    <w:rsid w:val="00145D6B"/>
    <w:rsid w:val="00155428"/>
    <w:rsid w:val="001576D1"/>
    <w:rsid w:val="00160EAB"/>
    <w:rsid w:val="001615F4"/>
    <w:rsid w:val="0016162C"/>
    <w:rsid w:val="0016202E"/>
    <w:rsid w:val="00162C04"/>
    <w:rsid w:val="00164ABB"/>
    <w:rsid w:val="00174D19"/>
    <w:rsid w:val="001755C2"/>
    <w:rsid w:val="00177113"/>
    <w:rsid w:val="00181719"/>
    <w:rsid w:val="00181B37"/>
    <w:rsid w:val="001826B8"/>
    <w:rsid w:val="00187019"/>
    <w:rsid w:val="00187B6A"/>
    <w:rsid w:val="001901F5"/>
    <w:rsid w:val="0019161B"/>
    <w:rsid w:val="001945EF"/>
    <w:rsid w:val="0019504C"/>
    <w:rsid w:val="001964F2"/>
    <w:rsid w:val="001A1A83"/>
    <w:rsid w:val="001A2EC9"/>
    <w:rsid w:val="001A3041"/>
    <w:rsid w:val="001A6D85"/>
    <w:rsid w:val="001A7332"/>
    <w:rsid w:val="001A7752"/>
    <w:rsid w:val="001B7729"/>
    <w:rsid w:val="001C59E3"/>
    <w:rsid w:val="001C670B"/>
    <w:rsid w:val="001D321D"/>
    <w:rsid w:val="001D49E5"/>
    <w:rsid w:val="001D5ED8"/>
    <w:rsid w:val="001D61AA"/>
    <w:rsid w:val="001E2592"/>
    <w:rsid w:val="001E7DEF"/>
    <w:rsid w:val="001F193C"/>
    <w:rsid w:val="001F19FD"/>
    <w:rsid w:val="001F3C65"/>
    <w:rsid w:val="001F3E64"/>
    <w:rsid w:val="001F6C00"/>
    <w:rsid w:val="0020042A"/>
    <w:rsid w:val="002008BC"/>
    <w:rsid w:val="00200F9F"/>
    <w:rsid w:val="00202057"/>
    <w:rsid w:val="00202A29"/>
    <w:rsid w:val="0020627A"/>
    <w:rsid w:val="0021306A"/>
    <w:rsid w:val="00215B6B"/>
    <w:rsid w:val="00220C8E"/>
    <w:rsid w:val="00221046"/>
    <w:rsid w:val="00221E6A"/>
    <w:rsid w:val="00222632"/>
    <w:rsid w:val="002277F7"/>
    <w:rsid w:val="00230D4F"/>
    <w:rsid w:val="00232396"/>
    <w:rsid w:val="00234921"/>
    <w:rsid w:val="00234B24"/>
    <w:rsid w:val="002353A8"/>
    <w:rsid w:val="00236A34"/>
    <w:rsid w:val="00237942"/>
    <w:rsid w:val="0024192C"/>
    <w:rsid w:val="00242907"/>
    <w:rsid w:val="00243490"/>
    <w:rsid w:val="0024354E"/>
    <w:rsid w:val="002461A5"/>
    <w:rsid w:val="0024651D"/>
    <w:rsid w:val="00251B2E"/>
    <w:rsid w:val="00253178"/>
    <w:rsid w:val="00255387"/>
    <w:rsid w:val="00257621"/>
    <w:rsid w:val="00263926"/>
    <w:rsid w:val="00266ED9"/>
    <w:rsid w:val="002710AC"/>
    <w:rsid w:val="002710D4"/>
    <w:rsid w:val="00273BA0"/>
    <w:rsid w:val="00276814"/>
    <w:rsid w:val="00277955"/>
    <w:rsid w:val="00277EA7"/>
    <w:rsid w:val="00282BC9"/>
    <w:rsid w:val="00283B54"/>
    <w:rsid w:val="00286253"/>
    <w:rsid w:val="002863C2"/>
    <w:rsid w:val="002866B3"/>
    <w:rsid w:val="00287098"/>
    <w:rsid w:val="00290FFF"/>
    <w:rsid w:val="00296020"/>
    <w:rsid w:val="0029706D"/>
    <w:rsid w:val="0029728D"/>
    <w:rsid w:val="002A046B"/>
    <w:rsid w:val="002A476C"/>
    <w:rsid w:val="002A7299"/>
    <w:rsid w:val="002B0522"/>
    <w:rsid w:val="002B0BF7"/>
    <w:rsid w:val="002B30AC"/>
    <w:rsid w:val="002B4D70"/>
    <w:rsid w:val="002C208E"/>
    <w:rsid w:val="002C30AC"/>
    <w:rsid w:val="002C5CE4"/>
    <w:rsid w:val="002C64D2"/>
    <w:rsid w:val="002C78D4"/>
    <w:rsid w:val="002D14A7"/>
    <w:rsid w:val="002D1F71"/>
    <w:rsid w:val="002D22FD"/>
    <w:rsid w:val="002E17C8"/>
    <w:rsid w:val="002E199B"/>
    <w:rsid w:val="002E2B79"/>
    <w:rsid w:val="002E411F"/>
    <w:rsid w:val="002E4BE3"/>
    <w:rsid w:val="002E7910"/>
    <w:rsid w:val="002F02D7"/>
    <w:rsid w:val="002F4087"/>
    <w:rsid w:val="002F60AB"/>
    <w:rsid w:val="00300093"/>
    <w:rsid w:val="00302A05"/>
    <w:rsid w:val="003035B5"/>
    <w:rsid w:val="00315F15"/>
    <w:rsid w:val="0032024E"/>
    <w:rsid w:val="00320CD4"/>
    <w:rsid w:val="00323090"/>
    <w:rsid w:val="003234C9"/>
    <w:rsid w:val="00324E29"/>
    <w:rsid w:val="003269E0"/>
    <w:rsid w:val="00334112"/>
    <w:rsid w:val="00336ABE"/>
    <w:rsid w:val="00340139"/>
    <w:rsid w:val="003413CD"/>
    <w:rsid w:val="0034154C"/>
    <w:rsid w:val="003415BA"/>
    <w:rsid w:val="00341841"/>
    <w:rsid w:val="0034466D"/>
    <w:rsid w:val="00347C79"/>
    <w:rsid w:val="0035001C"/>
    <w:rsid w:val="00350482"/>
    <w:rsid w:val="00356023"/>
    <w:rsid w:val="0035686C"/>
    <w:rsid w:val="003625B4"/>
    <w:rsid w:val="0036729F"/>
    <w:rsid w:val="00367ADF"/>
    <w:rsid w:val="00367CFD"/>
    <w:rsid w:val="003738D0"/>
    <w:rsid w:val="00373FD5"/>
    <w:rsid w:val="00374456"/>
    <w:rsid w:val="003851BA"/>
    <w:rsid w:val="00387433"/>
    <w:rsid w:val="00392D76"/>
    <w:rsid w:val="003968F4"/>
    <w:rsid w:val="003A1323"/>
    <w:rsid w:val="003A4916"/>
    <w:rsid w:val="003B6B5D"/>
    <w:rsid w:val="003B7DC4"/>
    <w:rsid w:val="003C13A1"/>
    <w:rsid w:val="003C1D25"/>
    <w:rsid w:val="003D0440"/>
    <w:rsid w:val="003D10B2"/>
    <w:rsid w:val="003D3B42"/>
    <w:rsid w:val="003D6513"/>
    <w:rsid w:val="003D6F8B"/>
    <w:rsid w:val="003E0024"/>
    <w:rsid w:val="003E4E9B"/>
    <w:rsid w:val="003E515E"/>
    <w:rsid w:val="003E5300"/>
    <w:rsid w:val="003E577D"/>
    <w:rsid w:val="003E5814"/>
    <w:rsid w:val="003E6FC0"/>
    <w:rsid w:val="003F0FC9"/>
    <w:rsid w:val="003F1CE6"/>
    <w:rsid w:val="00401A14"/>
    <w:rsid w:val="00402DC4"/>
    <w:rsid w:val="00406CB3"/>
    <w:rsid w:val="00407F65"/>
    <w:rsid w:val="004169B0"/>
    <w:rsid w:val="004178EB"/>
    <w:rsid w:val="00422CC6"/>
    <w:rsid w:val="00423239"/>
    <w:rsid w:val="00423BD0"/>
    <w:rsid w:val="00424BC3"/>
    <w:rsid w:val="0042561F"/>
    <w:rsid w:val="00426817"/>
    <w:rsid w:val="00430BD2"/>
    <w:rsid w:val="0043708A"/>
    <w:rsid w:val="004434B7"/>
    <w:rsid w:val="004447D4"/>
    <w:rsid w:val="0044551F"/>
    <w:rsid w:val="0044622B"/>
    <w:rsid w:val="00447189"/>
    <w:rsid w:val="00453D6C"/>
    <w:rsid w:val="0046273E"/>
    <w:rsid w:val="0046299F"/>
    <w:rsid w:val="00462C4F"/>
    <w:rsid w:val="00464860"/>
    <w:rsid w:val="00466A8E"/>
    <w:rsid w:val="0046705C"/>
    <w:rsid w:val="00467E1B"/>
    <w:rsid w:val="004709F6"/>
    <w:rsid w:val="00471DB9"/>
    <w:rsid w:val="00474959"/>
    <w:rsid w:val="00475C47"/>
    <w:rsid w:val="0048003B"/>
    <w:rsid w:val="004814D1"/>
    <w:rsid w:val="004835A0"/>
    <w:rsid w:val="004866A2"/>
    <w:rsid w:val="004869F2"/>
    <w:rsid w:val="004873F6"/>
    <w:rsid w:val="00487B13"/>
    <w:rsid w:val="00491AB4"/>
    <w:rsid w:val="00491CE6"/>
    <w:rsid w:val="00494264"/>
    <w:rsid w:val="0049743C"/>
    <w:rsid w:val="00497B0E"/>
    <w:rsid w:val="004A1937"/>
    <w:rsid w:val="004A5390"/>
    <w:rsid w:val="004A7D56"/>
    <w:rsid w:val="004B1020"/>
    <w:rsid w:val="004B30F0"/>
    <w:rsid w:val="004B4417"/>
    <w:rsid w:val="004B4D81"/>
    <w:rsid w:val="004B5BC1"/>
    <w:rsid w:val="004B6769"/>
    <w:rsid w:val="004B7966"/>
    <w:rsid w:val="004C0171"/>
    <w:rsid w:val="004C10F8"/>
    <w:rsid w:val="004D0EC4"/>
    <w:rsid w:val="004D32EA"/>
    <w:rsid w:val="004D4ECB"/>
    <w:rsid w:val="004D698D"/>
    <w:rsid w:val="004D7ADE"/>
    <w:rsid w:val="004E0422"/>
    <w:rsid w:val="004E1618"/>
    <w:rsid w:val="004E161F"/>
    <w:rsid w:val="004E2020"/>
    <w:rsid w:val="004E3ED9"/>
    <w:rsid w:val="004E41D7"/>
    <w:rsid w:val="004E4813"/>
    <w:rsid w:val="004E7E58"/>
    <w:rsid w:val="004F3F03"/>
    <w:rsid w:val="004F44C3"/>
    <w:rsid w:val="004F70C5"/>
    <w:rsid w:val="004F7E62"/>
    <w:rsid w:val="005049C3"/>
    <w:rsid w:val="005073C7"/>
    <w:rsid w:val="00511A42"/>
    <w:rsid w:val="00511F28"/>
    <w:rsid w:val="005140D0"/>
    <w:rsid w:val="00515BC4"/>
    <w:rsid w:val="005160A2"/>
    <w:rsid w:val="00517086"/>
    <w:rsid w:val="00533217"/>
    <w:rsid w:val="00540270"/>
    <w:rsid w:val="00540FA0"/>
    <w:rsid w:val="00545110"/>
    <w:rsid w:val="00546137"/>
    <w:rsid w:val="00550684"/>
    <w:rsid w:val="00551257"/>
    <w:rsid w:val="00552C17"/>
    <w:rsid w:val="0055434F"/>
    <w:rsid w:val="00554879"/>
    <w:rsid w:val="00560DAF"/>
    <w:rsid w:val="00563E85"/>
    <w:rsid w:val="005648BD"/>
    <w:rsid w:val="005671CF"/>
    <w:rsid w:val="00571CC5"/>
    <w:rsid w:val="00583216"/>
    <w:rsid w:val="005860D2"/>
    <w:rsid w:val="00590AEA"/>
    <w:rsid w:val="00591C84"/>
    <w:rsid w:val="00592CE9"/>
    <w:rsid w:val="00594A34"/>
    <w:rsid w:val="005979F7"/>
    <w:rsid w:val="005A0DFC"/>
    <w:rsid w:val="005A1787"/>
    <w:rsid w:val="005A34BF"/>
    <w:rsid w:val="005A6BFB"/>
    <w:rsid w:val="005B217E"/>
    <w:rsid w:val="005B2476"/>
    <w:rsid w:val="005B3317"/>
    <w:rsid w:val="005B614F"/>
    <w:rsid w:val="005B69B5"/>
    <w:rsid w:val="005B7CF6"/>
    <w:rsid w:val="005C539B"/>
    <w:rsid w:val="005C60CE"/>
    <w:rsid w:val="005C6504"/>
    <w:rsid w:val="005C7509"/>
    <w:rsid w:val="005D43C3"/>
    <w:rsid w:val="005D76EE"/>
    <w:rsid w:val="005E2722"/>
    <w:rsid w:val="005E3204"/>
    <w:rsid w:val="005E44C4"/>
    <w:rsid w:val="005E6AFD"/>
    <w:rsid w:val="005E6DBC"/>
    <w:rsid w:val="005E73BD"/>
    <w:rsid w:val="005F13D5"/>
    <w:rsid w:val="005F180E"/>
    <w:rsid w:val="005F3AE5"/>
    <w:rsid w:val="005F3EE3"/>
    <w:rsid w:val="005F41C4"/>
    <w:rsid w:val="005F66A9"/>
    <w:rsid w:val="005F7C0D"/>
    <w:rsid w:val="006010D9"/>
    <w:rsid w:val="006014F1"/>
    <w:rsid w:val="00601AAE"/>
    <w:rsid w:val="006066BA"/>
    <w:rsid w:val="0060744F"/>
    <w:rsid w:val="00607EF3"/>
    <w:rsid w:val="0061111E"/>
    <w:rsid w:val="00612A2C"/>
    <w:rsid w:val="00613B2D"/>
    <w:rsid w:val="006152DA"/>
    <w:rsid w:val="00616E12"/>
    <w:rsid w:val="00623CE7"/>
    <w:rsid w:val="00624BF5"/>
    <w:rsid w:val="006270E0"/>
    <w:rsid w:val="006319CB"/>
    <w:rsid w:val="00633AD4"/>
    <w:rsid w:val="0063491C"/>
    <w:rsid w:val="00637076"/>
    <w:rsid w:val="00641362"/>
    <w:rsid w:val="00642D67"/>
    <w:rsid w:val="0064393A"/>
    <w:rsid w:val="006439D1"/>
    <w:rsid w:val="0064508F"/>
    <w:rsid w:val="00645A0E"/>
    <w:rsid w:val="00652680"/>
    <w:rsid w:val="00654463"/>
    <w:rsid w:val="0065448D"/>
    <w:rsid w:val="006553C9"/>
    <w:rsid w:val="00656B4A"/>
    <w:rsid w:val="00660763"/>
    <w:rsid w:val="0066399D"/>
    <w:rsid w:val="006641C5"/>
    <w:rsid w:val="00670D3B"/>
    <w:rsid w:val="00672725"/>
    <w:rsid w:val="0067349B"/>
    <w:rsid w:val="0067496C"/>
    <w:rsid w:val="00677C9A"/>
    <w:rsid w:val="006803E7"/>
    <w:rsid w:val="00682072"/>
    <w:rsid w:val="00683CCB"/>
    <w:rsid w:val="006852A7"/>
    <w:rsid w:val="006868E9"/>
    <w:rsid w:val="0069531F"/>
    <w:rsid w:val="006A1977"/>
    <w:rsid w:val="006A4804"/>
    <w:rsid w:val="006B7FD6"/>
    <w:rsid w:val="006C4089"/>
    <w:rsid w:val="006C455E"/>
    <w:rsid w:val="006C61C6"/>
    <w:rsid w:val="006C792A"/>
    <w:rsid w:val="006D1117"/>
    <w:rsid w:val="006D755D"/>
    <w:rsid w:val="006E1383"/>
    <w:rsid w:val="006E6FE8"/>
    <w:rsid w:val="006F2E60"/>
    <w:rsid w:val="006F40B5"/>
    <w:rsid w:val="0070393C"/>
    <w:rsid w:val="00704EA8"/>
    <w:rsid w:val="007066CA"/>
    <w:rsid w:val="00707B62"/>
    <w:rsid w:val="0071160F"/>
    <w:rsid w:val="00711B73"/>
    <w:rsid w:val="00714B28"/>
    <w:rsid w:val="0071536E"/>
    <w:rsid w:val="007202D5"/>
    <w:rsid w:val="007214EA"/>
    <w:rsid w:val="00722CEF"/>
    <w:rsid w:val="00724CEB"/>
    <w:rsid w:val="00727A46"/>
    <w:rsid w:val="00731750"/>
    <w:rsid w:val="00734D2C"/>
    <w:rsid w:val="00734DE6"/>
    <w:rsid w:val="00735513"/>
    <w:rsid w:val="0073662F"/>
    <w:rsid w:val="00737473"/>
    <w:rsid w:val="0074040F"/>
    <w:rsid w:val="00741941"/>
    <w:rsid w:val="00744488"/>
    <w:rsid w:val="007503FC"/>
    <w:rsid w:val="00751298"/>
    <w:rsid w:val="00752820"/>
    <w:rsid w:val="007551B8"/>
    <w:rsid w:val="0075541F"/>
    <w:rsid w:val="007555BC"/>
    <w:rsid w:val="00756240"/>
    <w:rsid w:val="007658E4"/>
    <w:rsid w:val="00767B0E"/>
    <w:rsid w:val="00773C15"/>
    <w:rsid w:val="00775C0D"/>
    <w:rsid w:val="00777171"/>
    <w:rsid w:val="00784203"/>
    <w:rsid w:val="00790BF5"/>
    <w:rsid w:val="007950AD"/>
    <w:rsid w:val="0079653B"/>
    <w:rsid w:val="00797549"/>
    <w:rsid w:val="007A01A0"/>
    <w:rsid w:val="007A3C0B"/>
    <w:rsid w:val="007A4C07"/>
    <w:rsid w:val="007A6F17"/>
    <w:rsid w:val="007B2938"/>
    <w:rsid w:val="007B5D80"/>
    <w:rsid w:val="007B6FDD"/>
    <w:rsid w:val="007B76E0"/>
    <w:rsid w:val="007C14EF"/>
    <w:rsid w:val="007C1F52"/>
    <w:rsid w:val="007C4161"/>
    <w:rsid w:val="007C436E"/>
    <w:rsid w:val="007C4603"/>
    <w:rsid w:val="007C5035"/>
    <w:rsid w:val="007D08C9"/>
    <w:rsid w:val="007D09D2"/>
    <w:rsid w:val="007E2A5F"/>
    <w:rsid w:val="007E3FC4"/>
    <w:rsid w:val="007F00E5"/>
    <w:rsid w:val="007F3888"/>
    <w:rsid w:val="007F40E9"/>
    <w:rsid w:val="007F4830"/>
    <w:rsid w:val="007F488B"/>
    <w:rsid w:val="007F6D6E"/>
    <w:rsid w:val="007F7613"/>
    <w:rsid w:val="007F7997"/>
    <w:rsid w:val="0080496E"/>
    <w:rsid w:val="00805761"/>
    <w:rsid w:val="0081089B"/>
    <w:rsid w:val="008118A4"/>
    <w:rsid w:val="00811A54"/>
    <w:rsid w:val="00813474"/>
    <w:rsid w:val="00814FB5"/>
    <w:rsid w:val="008173DA"/>
    <w:rsid w:val="00817487"/>
    <w:rsid w:val="0082013C"/>
    <w:rsid w:val="008259FF"/>
    <w:rsid w:val="0082712C"/>
    <w:rsid w:val="00831534"/>
    <w:rsid w:val="00832D4E"/>
    <w:rsid w:val="008334AA"/>
    <w:rsid w:val="00837066"/>
    <w:rsid w:val="00841CDA"/>
    <w:rsid w:val="00842EC9"/>
    <w:rsid w:val="00853311"/>
    <w:rsid w:val="00853FD7"/>
    <w:rsid w:val="0085780D"/>
    <w:rsid w:val="00857C2F"/>
    <w:rsid w:val="00863688"/>
    <w:rsid w:val="008640F9"/>
    <w:rsid w:val="00865D1B"/>
    <w:rsid w:val="00865FDF"/>
    <w:rsid w:val="00867BD4"/>
    <w:rsid w:val="008708D7"/>
    <w:rsid w:val="00870A40"/>
    <w:rsid w:val="00871B23"/>
    <w:rsid w:val="00873345"/>
    <w:rsid w:val="00873CDD"/>
    <w:rsid w:val="008753F8"/>
    <w:rsid w:val="00880579"/>
    <w:rsid w:val="00881957"/>
    <w:rsid w:val="00882DA9"/>
    <w:rsid w:val="00882ED1"/>
    <w:rsid w:val="00885874"/>
    <w:rsid w:val="00887AAD"/>
    <w:rsid w:val="00891C18"/>
    <w:rsid w:val="008971AC"/>
    <w:rsid w:val="008A26A1"/>
    <w:rsid w:val="008A27E6"/>
    <w:rsid w:val="008A335B"/>
    <w:rsid w:val="008A4261"/>
    <w:rsid w:val="008A4B94"/>
    <w:rsid w:val="008A54CB"/>
    <w:rsid w:val="008A5CBD"/>
    <w:rsid w:val="008A6064"/>
    <w:rsid w:val="008B01BB"/>
    <w:rsid w:val="008B1995"/>
    <w:rsid w:val="008B1E58"/>
    <w:rsid w:val="008B7DE5"/>
    <w:rsid w:val="008C167A"/>
    <w:rsid w:val="008C1B92"/>
    <w:rsid w:val="008C1BD7"/>
    <w:rsid w:val="008C7B2C"/>
    <w:rsid w:val="008D3A48"/>
    <w:rsid w:val="008D7CDC"/>
    <w:rsid w:val="008E10BF"/>
    <w:rsid w:val="008E1C94"/>
    <w:rsid w:val="008E29B5"/>
    <w:rsid w:val="008E7319"/>
    <w:rsid w:val="008E7FC0"/>
    <w:rsid w:val="008F52E4"/>
    <w:rsid w:val="008F5E36"/>
    <w:rsid w:val="00902875"/>
    <w:rsid w:val="00905E37"/>
    <w:rsid w:val="00906140"/>
    <w:rsid w:val="00906698"/>
    <w:rsid w:val="00911652"/>
    <w:rsid w:val="00912756"/>
    <w:rsid w:val="00916653"/>
    <w:rsid w:val="00916D93"/>
    <w:rsid w:val="00917100"/>
    <w:rsid w:val="009244CA"/>
    <w:rsid w:val="00924968"/>
    <w:rsid w:val="00926A0A"/>
    <w:rsid w:val="009337D5"/>
    <w:rsid w:val="009431C0"/>
    <w:rsid w:val="00944EA4"/>
    <w:rsid w:val="00946FA9"/>
    <w:rsid w:val="00947310"/>
    <w:rsid w:val="009516A7"/>
    <w:rsid w:val="009532EC"/>
    <w:rsid w:val="00953B60"/>
    <w:rsid w:val="009544FC"/>
    <w:rsid w:val="00957286"/>
    <w:rsid w:val="0096599B"/>
    <w:rsid w:val="00972158"/>
    <w:rsid w:val="0097731D"/>
    <w:rsid w:val="00980020"/>
    <w:rsid w:val="0098065B"/>
    <w:rsid w:val="009806D8"/>
    <w:rsid w:val="00983652"/>
    <w:rsid w:val="00984821"/>
    <w:rsid w:val="0098530B"/>
    <w:rsid w:val="009916EA"/>
    <w:rsid w:val="0099199F"/>
    <w:rsid w:val="0099681B"/>
    <w:rsid w:val="009977ED"/>
    <w:rsid w:val="009A12F7"/>
    <w:rsid w:val="009A3EF1"/>
    <w:rsid w:val="009A4AB7"/>
    <w:rsid w:val="009A563A"/>
    <w:rsid w:val="009A6CD1"/>
    <w:rsid w:val="009A7168"/>
    <w:rsid w:val="009B3D6D"/>
    <w:rsid w:val="009B55AC"/>
    <w:rsid w:val="009B5C2D"/>
    <w:rsid w:val="009C196A"/>
    <w:rsid w:val="009C28EC"/>
    <w:rsid w:val="009C32E7"/>
    <w:rsid w:val="009C4A93"/>
    <w:rsid w:val="009C5ACE"/>
    <w:rsid w:val="009D3013"/>
    <w:rsid w:val="009D58EC"/>
    <w:rsid w:val="009D5BB8"/>
    <w:rsid w:val="009E2D8D"/>
    <w:rsid w:val="009E3281"/>
    <w:rsid w:val="009E3607"/>
    <w:rsid w:val="009E595C"/>
    <w:rsid w:val="009E6DB7"/>
    <w:rsid w:val="009F263C"/>
    <w:rsid w:val="009F3083"/>
    <w:rsid w:val="009F3F95"/>
    <w:rsid w:val="009F72A0"/>
    <w:rsid w:val="00A009C5"/>
    <w:rsid w:val="00A070A0"/>
    <w:rsid w:val="00A16215"/>
    <w:rsid w:val="00A16356"/>
    <w:rsid w:val="00A21368"/>
    <w:rsid w:val="00A24A5B"/>
    <w:rsid w:val="00A2650D"/>
    <w:rsid w:val="00A268F9"/>
    <w:rsid w:val="00A357CE"/>
    <w:rsid w:val="00A3666C"/>
    <w:rsid w:val="00A449C5"/>
    <w:rsid w:val="00A44E63"/>
    <w:rsid w:val="00A45C7E"/>
    <w:rsid w:val="00A46DDE"/>
    <w:rsid w:val="00A519A7"/>
    <w:rsid w:val="00A51C41"/>
    <w:rsid w:val="00A541E4"/>
    <w:rsid w:val="00A552ED"/>
    <w:rsid w:val="00A570D8"/>
    <w:rsid w:val="00A602C4"/>
    <w:rsid w:val="00A60E2E"/>
    <w:rsid w:val="00A64976"/>
    <w:rsid w:val="00A70363"/>
    <w:rsid w:val="00A714C6"/>
    <w:rsid w:val="00A72A40"/>
    <w:rsid w:val="00A74BF7"/>
    <w:rsid w:val="00A75A1F"/>
    <w:rsid w:val="00A75C82"/>
    <w:rsid w:val="00A76623"/>
    <w:rsid w:val="00A8025A"/>
    <w:rsid w:val="00A81ED3"/>
    <w:rsid w:val="00A90E53"/>
    <w:rsid w:val="00A94F68"/>
    <w:rsid w:val="00A94FA6"/>
    <w:rsid w:val="00A953DA"/>
    <w:rsid w:val="00A959E8"/>
    <w:rsid w:val="00A96A2B"/>
    <w:rsid w:val="00AA2FB4"/>
    <w:rsid w:val="00AA6E17"/>
    <w:rsid w:val="00AA7E61"/>
    <w:rsid w:val="00AB20CF"/>
    <w:rsid w:val="00AB2D76"/>
    <w:rsid w:val="00AB4770"/>
    <w:rsid w:val="00AB5EA0"/>
    <w:rsid w:val="00AC1F5A"/>
    <w:rsid w:val="00AC1FA3"/>
    <w:rsid w:val="00AC36C7"/>
    <w:rsid w:val="00AD4C1E"/>
    <w:rsid w:val="00AD5EBF"/>
    <w:rsid w:val="00AE0ED5"/>
    <w:rsid w:val="00AE26B6"/>
    <w:rsid w:val="00AE4093"/>
    <w:rsid w:val="00AE7340"/>
    <w:rsid w:val="00AE78BC"/>
    <w:rsid w:val="00AE7B93"/>
    <w:rsid w:val="00AF10D9"/>
    <w:rsid w:val="00AF21B8"/>
    <w:rsid w:val="00AF26B0"/>
    <w:rsid w:val="00AF3244"/>
    <w:rsid w:val="00AF3406"/>
    <w:rsid w:val="00AF5D8C"/>
    <w:rsid w:val="00B019AA"/>
    <w:rsid w:val="00B0447E"/>
    <w:rsid w:val="00B04644"/>
    <w:rsid w:val="00B11360"/>
    <w:rsid w:val="00B1146F"/>
    <w:rsid w:val="00B21890"/>
    <w:rsid w:val="00B26790"/>
    <w:rsid w:val="00B27E4D"/>
    <w:rsid w:val="00B31650"/>
    <w:rsid w:val="00B33CDF"/>
    <w:rsid w:val="00B34877"/>
    <w:rsid w:val="00B356DC"/>
    <w:rsid w:val="00B35CB9"/>
    <w:rsid w:val="00B36EFC"/>
    <w:rsid w:val="00B51743"/>
    <w:rsid w:val="00B526C0"/>
    <w:rsid w:val="00B5690A"/>
    <w:rsid w:val="00B61BB1"/>
    <w:rsid w:val="00B624B1"/>
    <w:rsid w:val="00B62EE9"/>
    <w:rsid w:val="00B747DC"/>
    <w:rsid w:val="00B7517F"/>
    <w:rsid w:val="00B76DF4"/>
    <w:rsid w:val="00B80A1F"/>
    <w:rsid w:val="00B828CB"/>
    <w:rsid w:val="00B83063"/>
    <w:rsid w:val="00B833CD"/>
    <w:rsid w:val="00B84D00"/>
    <w:rsid w:val="00B86B5C"/>
    <w:rsid w:val="00B87357"/>
    <w:rsid w:val="00B90A1D"/>
    <w:rsid w:val="00B91012"/>
    <w:rsid w:val="00B9130F"/>
    <w:rsid w:val="00B944BC"/>
    <w:rsid w:val="00BA1182"/>
    <w:rsid w:val="00BA720A"/>
    <w:rsid w:val="00BA7E2F"/>
    <w:rsid w:val="00BB5DD5"/>
    <w:rsid w:val="00BB6887"/>
    <w:rsid w:val="00BB784E"/>
    <w:rsid w:val="00BB7FBD"/>
    <w:rsid w:val="00BC061F"/>
    <w:rsid w:val="00BC07FF"/>
    <w:rsid w:val="00BC2059"/>
    <w:rsid w:val="00BC346D"/>
    <w:rsid w:val="00BD0778"/>
    <w:rsid w:val="00BE0A6D"/>
    <w:rsid w:val="00BE14BB"/>
    <w:rsid w:val="00BE2ABC"/>
    <w:rsid w:val="00BE3274"/>
    <w:rsid w:val="00BE7705"/>
    <w:rsid w:val="00BF0C53"/>
    <w:rsid w:val="00BF0E9E"/>
    <w:rsid w:val="00BF29EA"/>
    <w:rsid w:val="00BF3D17"/>
    <w:rsid w:val="00BF42B6"/>
    <w:rsid w:val="00BF55C9"/>
    <w:rsid w:val="00BF79DD"/>
    <w:rsid w:val="00C0112F"/>
    <w:rsid w:val="00C03AA8"/>
    <w:rsid w:val="00C042B3"/>
    <w:rsid w:val="00C07F2A"/>
    <w:rsid w:val="00C11366"/>
    <w:rsid w:val="00C13C50"/>
    <w:rsid w:val="00C166B4"/>
    <w:rsid w:val="00C210FC"/>
    <w:rsid w:val="00C21C2F"/>
    <w:rsid w:val="00C3180A"/>
    <w:rsid w:val="00C326AD"/>
    <w:rsid w:val="00C3272F"/>
    <w:rsid w:val="00C37006"/>
    <w:rsid w:val="00C40F36"/>
    <w:rsid w:val="00C41B5F"/>
    <w:rsid w:val="00C439A7"/>
    <w:rsid w:val="00C43D40"/>
    <w:rsid w:val="00C50A92"/>
    <w:rsid w:val="00C5206F"/>
    <w:rsid w:val="00C533E0"/>
    <w:rsid w:val="00C53FB7"/>
    <w:rsid w:val="00C574BB"/>
    <w:rsid w:val="00C6051C"/>
    <w:rsid w:val="00C624E0"/>
    <w:rsid w:val="00C6640E"/>
    <w:rsid w:val="00C67BB2"/>
    <w:rsid w:val="00C7290C"/>
    <w:rsid w:val="00C74E54"/>
    <w:rsid w:val="00C758FE"/>
    <w:rsid w:val="00C76B9D"/>
    <w:rsid w:val="00C76FF8"/>
    <w:rsid w:val="00C83888"/>
    <w:rsid w:val="00C838A7"/>
    <w:rsid w:val="00C858E6"/>
    <w:rsid w:val="00C92563"/>
    <w:rsid w:val="00C94517"/>
    <w:rsid w:val="00C972CE"/>
    <w:rsid w:val="00CA0E17"/>
    <w:rsid w:val="00CA1A1B"/>
    <w:rsid w:val="00CA37E9"/>
    <w:rsid w:val="00CB0B37"/>
    <w:rsid w:val="00CB1162"/>
    <w:rsid w:val="00CB5133"/>
    <w:rsid w:val="00CB6843"/>
    <w:rsid w:val="00CC1903"/>
    <w:rsid w:val="00CC55BB"/>
    <w:rsid w:val="00CC5BDC"/>
    <w:rsid w:val="00CC7984"/>
    <w:rsid w:val="00CD255C"/>
    <w:rsid w:val="00CD3285"/>
    <w:rsid w:val="00CD3911"/>
    <w:rsid w:val="00CD394F"/>
    <w:rsid w:val="00CD41FD"/>
    <w:rsid w:val="00CD5262"/>
    <w:rsid w:val="00CD5BE4"/>
    <w:rsid w:val="00CE09E1"/>
    <w:rsid w:val="00CE1942"/>
    <w:rsid w:val="00CF1306"/>
    <w:rsid w:val="00CF1EB0"/>
    <w:rsid w:val="00CF461E"/>
    <w:rsid w:val="00CF7F03"/>
    <w:rsid w:val="00D02F02"/>
    <w:rsid w:val="00D1022A"/>
    <w:rsid w:val="00D1022D"/>
    <w:rsid w:val="00D10DB9"/>
    <w:rsid w:val="00D127CB"/>
    <w:rsid w:val="00D12FA3"/>
    <w:rsid w:val="00D1351C"/>
    <w:rsid w:val="00D142C4"/>
    <w:rsid w:val="00D177F5"/>
    <w:rsid w:val="00D204E6"/>
    <w:rsid w:val="00D22C54"/>
    <w:rsid w:val="00D2488E"/>
    <w:rsid w:val="00D2572D"/>
    <w:rsid w:val="00D259F8"/>
    <w:rsid w:val="00D30430"/>
    <w:rsid w:val="00D315B1"/>
    <w:rsid w:val="00D33889"/>
    <w:rsid w:val="00D34CAD"/>
    <w:rsid w:val="00D34D48"/>
    <w:rsid w:val="00D34E5C"/>
    <w:rsid w:val="00D36074"/>
    <w:rsid w:val="00D36AFE"/>
    <w:rsid w:val="00D36D1B"/>
    <w:rsid w:val="00D40EEA"/>
    <w:rsid w:val="00D41C27"/>
    <w:rsid w:val="00D44E4E"/>
    <w:rsid w:val="00D4687D"/>
    <w:rsid w:val="00D51337"/>
    <w:rsid w:val="00D52B47"/>
    <w:rsid w:val="00D54DFB"/>
    <w:rsid w:val="00D674C5"/>
    <w:rsid w:val="00D7132C"/>
    <w:rsid w:val="00D7332B"/>
    <w:rsid w:val="00D762D8"/>
    <w:rsid w:val="00D814D9"/>
    <w:rsid w:val="00D82568"/>
    <w:rsid w:val="00D83152"/>
    <w:rsid w:val="00D90F43"/>
    <w:rsid w:val="00D92818"/>
    <w:rsid w:val="00D93462"/>
    <w:rsid w:val="00DA076A"/>
    <w:rsid w:val="00DA2CC6"/>
    <w:rsid w:val="00DA3B4C"/>
    <w:rsid w:val="00DA6B01"/>
    <w:rsid w:val="00DA7E42"/>
    <w:rsid w:val="00DB1404"/>
    <w:rsid w:val="00DB3352"/>
    <w:rsid w:val="00DB7D3B"/>
    <w:rsid w:val="00DC3457"/>
    <w:rsid w:val="00DC5603"/>
    <w:rsid w:val="00DC60CB"/>
    <w:rsid w:val="00DD0AB4"/>
    <w:rsid w:val="00DD2596"/>
    <w:rsid w:val="00DD3A1C"/>
    <w:rsid w:val="00DD4350"/>
    <w:rsid w:val="00DE0764"/>
    <w:rsid w:val="00DE2E45"/>
    <w:rsid w:val="00DE6CE9"/>
    <w:rsid w:val="00DE79CD"/>
    <w:rsid w:val="00DF1039"/>
    <w:rsid w:val="00E00A89"/>
    <w:rsid w:val="00E01273"/>
    <w:rsid w:val="00E029AE"/>
    <w:rsid w:val="00E078CD"/>
    <w:rsid w:val="00E13C5F"/>
    <w:rsid w:val="00E1672A"/>
    <w:rsid w:val="00E1722B"/>
    <w:rsid w:val="00E172D2"/>
    <w:rsid w:val="00E20334"/>
    <w:rsid w:val="00E2163C"/>
    <w:rsid w:val="00E220BF"/>
    <w:rsid w:val="00E2281E"/>
    <w:rsid w:val="00E23BB4"/>
    <w:rsid w:val="00E31F96"/>
    <w:rsid w:val="00E32DEA"/>
    <w:rsid w:val="00E35176"/>
    <w:rsid w:val="00E37E1B"/>
    <w:rsid w:val="00E37E7C"/>
    <w:rsid w:val="00E5435A"/>
    <w:rsid w:val="00E555E8"/>
    <w:rsid w:val="00E564A7"/>
    <w:rsid w:val="00E56CAB"/>
    <w:rsid w:val="00E56E89"/>
    <w:rsid w:val="00E60FD6"/>
    <w:rsid w:val="00E63304"/>
    <w:rsid w:val="00E65761"/>
    <w:rsid w:val="00E65DC5"/>
    <w:rsid w:val="00E66F87"/>
    <w:rsid w:val="00E76545"/>
    <w:rsid w:val="00E80737"/>
    <w:rsid w:val="00E80919"/>
    <w:rsid w:val="00E87842"/>
    <w:rsid w:val="00E879D2"/>
    <w:rsid w:val="00E925A8"/>
    <w:rsid w:val="00E95BB1"/>
    <w:rsid w:val="00E97977"/>
    <w:rsid w:val="00EA011A"/>
    <w:rsid w:val="00EA0EE9"/>
    <w:rsid w:val="00EA1037"/>
    <w:rsid w:val="00EA1C77"/>
    <w:rsid w:val="00EA4520"/>
    <w:rsid w:val="00EA69C2"/>
    <w:rsid w:val="00EA7434"/>
    <w:rsid w:val="00EB041B"/>
    <w:rsid w:val="00EB1131"/>
    <w:rsid w:val="00EB162F"/>
    <w:rsid w:val="00EB166C"/>
    <w:rsid w:val="00EB1CAC"/>
    <w:rsid w:val="00EB3617"/>
    <w:rsid w:val="00EB4935"/>
    <w:rsid w:val="00EC7826"/>
    <w:rsid w:val="00ED3980"/>
    <w:rsid w:val="00ED5364"/>
    <w:rsid w:val="00ED69C6"/>
    <w:rsid w:val="00ED7825"/>
    <w:rsid w:val="00EE4CBD"/>
    <w:rsid w:val="00EE5414"/>
    <w:rsid w:val="00EE5D88"/>
    <w:rsid w:val="00EE7559"/>
    <w:rsid w:val="00EE7981"/>
    <w:rsid w:val="00EF3EC1"/>
    <w:rsid w:val="00F0240E"/>
    <w:rsid w:val="00F02F0D"/>
    <w:rsid w:val="00F03112"/>
    <w:rsid w:val="00F052DE"/>
    <w:rsid w:val="00F06F34"/>
    <w:rsid w:val="00F06FDD"/>
    <w:rsid w:val="00F118DC"/>
    <w:rsid w:val="00F22658"/>
    <w:rsid w:val="00F22FD2"/>
    <w:rsid w:val="00F27110"/>
    <w:rsid w:val="00F27EDC"/>
    <w:rsid w:val="00F361FF"/>
    <w:rsid w:val="00F377A2"/>
    <w:rsid w:val="00F41DBF"/>
    <w:rsid w:val="00F43F13"/>
    <w:rsid w:val="00F450DE"/>
    <w:rsid w:val="00F459A9"/>
    <w:rsid w:val="00F45A75"/>
    <w:rsid w:val="00F508AE"/>
    <w:rsid w:val="00F53CA9"/>
    <w:rsid w:val="00F54827"/>
    <w:rsid w:val="00F56DDE"/>
    <w:rsid w:val="00F725F9"/>
    <w:rsid w:val="00F72CA2"/>
    <w:rsid w:val="00F73DF8"/>
    <w:rsid w:val="00F7560B"/>
    <w:rsid w:val="00F77655"/>
    <w:rsid w:val="00F80436"/>
    <w:rsid w:val="00F81556"/>
    <w:rsid w:val="00F81998"/>
    <w:rsid w:val="00F82843"/>
    <w:rsid w:val="00F82CB0"/>
    <w:rsid w:val="00F90996"/>
    <w:rsid w:val="00F92DFC"/>
    <w:rsid w:val="00F96A29"/>
    <w:rsid w:val="00FA27C5"/>
    <w:rsid w:val="00FA4163"/>
    <w:rsid w:val="00FA440B"/>
    <w:rsid w:val="00FA69E3"/>
    <w:rsid w:val="00FB151C"/>
    <w:rsid w:val="00FB1ED5"/>
    <w:rsid w:val="00FB3120"/>
    <w:rsid w:val="00FB42E7"/>
    <w:rsid w:val="00FB6BD0"/>
    <w:rsid w:val="00FC6B63"/>
    <w:rsid w:val="00FC6EBE"/>
    <w:rsid w:val="00FD0482"/>
    <w:rsid w:val="00FD1BCF"/>
    <w:rsid w:val="00FD56C7"/>
    <w:rsid w:val="00FD5B3D"/>
    <w:rsid w:val="00FE1D04"/>
    <w:rsid w:val="00FE354F"/>
    <w:rsid w:val="00FE3827"/>
    <w:rsid w:val="00FE4E2A"/>
    <w:rsid w:val="00FE7D34"/>
    <w:rsid w:val="00FF20B4"/>
    <w:rsid w:val="00FF2A82"/>
    <w:rsid w:val="00FF5B35"/>
    <w:rsid w:val="00FF6C0E"/>
    <w:rsid w:val="00FF6C5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93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6E17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00898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79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79B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8C7B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C7B2C"/>
  </w:style>
  <w:style w:type="paragraph" w:styleId="Footer">
    <w:name w:val="footer"/>
    <w:basedOn w:val="Normal"/>
    <w:link w:val="FooterChar"/>
    <w:uiPriority w:val="99"/>
    <w:semiHidden/>
    <w:unhideWhenUsed/>
    <w:rsid w:val="008C7B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C7B2C"/>
  </w:style>
  <w:style w:type="table" w:styleId="TableGrid">
    <w:name w:val="Table Grid"/>
    <w:basedOn w:val="TableNormal"/>
    <w:uiPriority w:val="59"/>
    <w:rsid w:val="008E1C94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C92563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4098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8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67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7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4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79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50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75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0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4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A376AA-E7CC-44F0-9B1E-09032E090E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2104</Words>
  <Characters>125993</Characters>
  <Application>Microsoft Office Word</Application>
  <DocSecurity>0</DocSecurity>
  <Lines>1049</Lines>
  <Paragraphs>2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novo</Company>
  <LinksUpToDate>false</LinksUpToDate>
  <CharactersWithSpaces>1478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 User</dc:creator>
  <cp:keywords/>
  <dc:description/>
  <cp:lastModifiedBy>Lenovo User</cp:lastModifiedBy>
  <cp:revision>3</cp:revision>
  <cp:lastPrinted>2011-01-10T22:11:00Z</cp:lastPrinted>
  <dcterms:created xsi:type="dcterms:W3CDTF">2011-01-26T20:15:00Z</dcterms:created>
  <dcterms:modified xsi:type="dcterms:W3CDTF">2011-04-11T14:36:00Z</dcterms:modified>
</cp:coreProperties>
</file>